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F7BD0" w:rsidRDefault="003F7BD0" w:rsidP="003F7BD0">
      <w:pPr>
        <w:spacing w:after="120"/>
        <w:jc w:val="both"/>
        <w:rPr>
          <w:b/>
          <w:sz w:val="28"/>
          <w:szCs w:val="28"/>
        </w:rPr>
      </w:pPr>
      <w:r w:rsidRPr="0004352C">
        <w:rPr>
          <w:b/>
          <w:sz w:val="28"/>
          <w:szCs w:val="28"/>
        </w:rPr>
        <w:t>Gıda Mikrobiyolojisi</w:t>
      </w:r>
      <w:r>
        <w:rPr>
          <w:b/>
          <w:sz w:val="28"/>
          <w:szCs w:val="28"/>
        </w:rPr>
        <w:t xml:space="preserve"> ve</w:t>
      </w:r>
      <w:r w:rsidRPr="0004352C">
        <w:rPr>
          <w:b/>
          <w:sz w:val="28"/>
          <w:szCs w:val="28"/>
        </w:rPr>
        <w:t xml:space="preserve"> Önemli Mikroorganizmalar</w:t>
      </w:r>
      <w:r>
        <w:rPr>
          <w:b/>
          <w:sz w:val="28"/>
          <w:szCs w:val="28"/>
        </w:rPr>
        <w:t>ın Kayn</w:t>
      </w:r>
      <w:r w:rsidRPr="0004352C">
        <w:rPr>
          <w:b/>
          <w:sz w:val="28"/>
          <w:szCs w:val="28"/>
        </w:rPr>
        <w:t>akları</w:t>
      </w:r>
    </w:p>
    <w:p w:rsidR="003F7BD0" w:rsidRPr="006B7CA6" w:rsidRDefault="003F7BD0" w:rsidP="003F7BD0">
      <w:pPr>
        <w:jc w:val="both"/>
        <w:rPr>
          <w:sz w:val="24"/>
          <w:szCs w:val="24"/>
        </w:rPr>
      </w:pPr>
      <w:r w:rsidRPr="0029622E">
        <w:rPr>
          <w:b/>
          <w:i/>
          <w:sz w:val="24"/>
          <w:szCs w:val="24"/>
        </w:rPr>
        <w:t>Food Microbiology</w:t>
      </w:r>
      <w:r>
        <w:rPr>
          <w:b/>
          <w:i/>
          <w:sz w:val="24"/>
          <w:szCs w:val="24"/>
        </w:rPr>
        <w:t xml:space="preserve"> and</w:t>
      </w:r>
      <w:r w:rsidRPr="0029622E">
        <w:rPr>
          <w:b/>
          <w:i/>
          <w:sz w:val="24"/>
          <w:szCs w:val="24"/>
        </w:rPr>
        <w:t xml:space="preserve"> Sources of Important Microorganisms</w:t>
      </w:r>
    </w:p>
    <w:p w:rsidR="003F7BD0" w:rsidRDefault="003F7BD0" w:rsidP="003F7BD0">
      <w:pPr>
        <w:rPr>
          <w:sz w:val="24"/>
          <w:szCs w:val="24"/>
        </w:rPr>
      </w:pPr>
    </w:p>
    <w:p w:rsidR="003F7BD0" w:rsidRPr="0010104D" w:rsidRDefault="003F7BD0" w:rsidP="003F7BD0">
      <w:pPr>
        <w:pStyle w:val="Balk1"/>
        <w:numPr>
          <w:ilvl w:val="0"/>
          <w:numId w:val="0"/>
        </w:numPr>
        <w:spacing w:before="0" w:after="0"/>
        <w:rPr>
          <w:rFonts w:ascii="Times New Roman" w:hAnsi="Times New Roman" w:cs="Times New Roman"/>
          <w:b w:val="0"/>
          <w:bCs w:val="0"/>
          <w:sz w:val="20"/>
          <w:szCs w:val="20"/>
        </w:rPr>
      </w:pPr>
      <w:r w:rsidRPr="0010104D">
        <w:rPr>
          <w:rFonts w:ascii="Times New Roman" w:hAnsi="Times New Roman" w:cs="Times New Roman"/>
          <w:sz w:val="20"/>
          <w:szCs w:val="20"/>
        </w:rPr>
        <w:t>Özet</w:t>
      </w:r>
    </w:p>
    <w:p w:rsidR="003F7BD0" w:rsidRPr="0010104D" w:rsidRDefault="003F7BD0" w:rsidP="003F7BD0">
      <w:pPr>
        <w:spacing w:after="120"/>
        <w:jc w:val="both"/>
      </w:pPr>
      <w:r w:rsidRPr="0010104D">
        <w:t xml:space="preserve">Anadolu Selçuklu Devleti’nde evlilikler dini, sosyal ve siyasi sebeplere dayalı olarak gerçekleşmiştir. Buna dayalı olarak devletlerarası münasebetler sonucunda da evlilikler yapılmaktaydı. Bu evlilikler sadece Türk ve Müslüman kişiler ile yapılmamıştır. Farklı dine mensup kişiler ile yapılan evlilikler devlet çıkarlarının ön planda olduğunu göstermektedir. Anadolu Selçuklu Devleti’ne gelin olarak gelen Rum Prensesler, Melike unvanına sahip olmaktaydılar. Bazı Melikelerin evlilikleri siyasi olaylar sonucunda gerçekleştiği için yaşantıları ile ilgili ulaşılan kaynaklardan sınırlı bilgiler elde edilmiştir. Melike İzabella ve Mavrozomes’in kızı Melike Hatun bu duruma örnektir. Melikelerin evlilikleri süresince din değiştirmeleri konusunda herhangi bir baskı olmamış, kendi dinlerini istedikleri gibi yaşamışlardır. Kendi inançlarına bağlı kalan Melikeler, bir süre sonra Müslüman olmuşlardır. İnanç özgürlüğünün olduğu bir ortamda, İslam dinini benimsemeleri Melikelerin toplum tarafından kabulünü kolaylaştırmıştır. Özellikle Mahperi Hatun ve Gürcü Hatun’un İslam dinini kabul ettiği kaynaklarda belirtilmektedir. Hem yapmış oldukları eserler hem de Gürcü Hatun’un dönemin alimlerinden olan Mevlâna ile ilişkileri bu düşünceyi desteklemektedir. Ulaşılan kaynaklarda her ne kadar toplumsal ve kültürel alanlarda faaliyet göstermişlerse de kendi çocukları için mücadelelerde bulundukları da görülmektedir. Anadolu Selçuklu Devlet’inde bu mücadelede en aktif rol oynayan Melike, Mahperi Hunad Hatun’dur. Mahperi Hatun, bulunduğu dönem itibariyle oğlu I. Gıyaseddin Keyhüsrev’in tahta çıkmasında etkili olmuştur. Bunun yanı sıra oğlundan sonra torunlarının tahta çıkması için uğraşmıştır. Rum Melikeler içinde özellikle Berduliye Hatun’un Hristiyan inancında kaldığı kesindir. Selçuklu sarayına gelin geldiği dönemde Hristiyan kardeşlerinin de Anadolu Selçuklu Devleti’nde etkili olduğu görülmektedir. Moğol baskısının giderek arttığı bir dönemde Berduliye Hatun, oğlu II. İzzeddin Keykavus ve maiyetindekilerle birlikte Bizans İmparatorluğuna sığınmıştır. Berduliye Hatun, bundan sonraki yaşamını burada geçirmiştir. Bunun haricinde maiyetinde bulunan birçok kişi Hristiyan olmaya zorlanmıştır. </w:t>
      </w:r>
    </w:p>
    <w:p w:rsidR="003F7BD0" w:rsidRPr="0010104D" w:rsidRDefault="003F7BD0" w:rsidP="003F7BD0">
      <w:pPr>
        <w:jc w:val="both"/>
      </w:pPr>
      <w:r w:rsidRPr="0010104D">
        <w:rPr>
          <w:b/>
          <w:bCs/>
        </w:rPr>
        <w:t xml:space="preserve">Anahtar Kelimeler: </w:t>
      </w:r>
      <w:r w:rsidRPr="0010104D">
        <w:t>Anadolu Selçuklu Devleti, Rum Melike, Evlilik, Kadın, İnanç.</w:t>
      </w:r>
    </w:p>
    <w:p w:rsidR="003F7BD0" w:rsidRPr="0010104D" w:rsidRDefault="003F7BD0" w:rsidP="003F7BD0">
      <w:pPr>
        <w:jc w:val="both"/>
      </w:pPr>
    </w:p>
    <w:p w:rsidR="003F7BD0" w:rsidRPr="0010104D" w:rsidRDefault="003F7BD0" w:rsidP="003F7BD0">
      <w:pPr>
        <w:rPr>
          <w:b/>
          <w:bCs/>
          <w:lang w:val="en-US"/>
        </w:rPr>
      </w:pPr>
      <w:r w:rsidRPr="0010104D">
        <w:rPr>
          <w:b/>
          <w:bCs/>
          <w:lang w:val="en-US"/>
        </w:rPr>
        <w:t>Abstract</w:t>
      </w:r>
    </w:p>
    <w:p w:rsidR="003F7BD0" w:rsidRPr="00183802" w:rsidRDefault="003F7BD0" w:rsidP="003F7BD0">
      <w:pPr>
        <w:spacing w:after="120"/>
        <w:jc w:val="both"/>
        <w:rPr>
          <w:lang w:val="en-US"/>
        </w:rPr>
      </w:pPr>
      <w:r w:rsidRPr="00183802">
        <w:rPr>
          <w:lang w:val="en-US"/>
        </w:rPr>
        <w:t>Marriages in the Anatolian Seljuk State were based on religious, social and political reasons. Based on this, marriages were made as a result of interstate relations. Since the marriages of some Queens took place as a result of political events, limited information was obtained from the sources reached about their lives. Melike Hatun, daughter of Melike Izabella and Meavrozomes, is an example of this situation. These marriages were not made only with Turkish and Muslim persons. Marriages with people of different religions show that state interests are at the forefront. The Greek Princesses who came to the Anatolian Seljuk State as brides had the title of Melike. There was no pressure to change their religion during their marriage, and they lived their own religion as they wished. The Melikes, who adhered to their own beliefs, became Muslims after a while. In an environment of freedom of belief, their adoption of the religion of Islam facilitated the acceptance of the Melikesby the society. In particular, it is stated in the sources that Mahperi Hatun and Georgian Hatun accepted Islam. Both their works and Georgian Hatun's relations with Mevlâna, one of the scholars of the period, support this idea.</w:t>
      </w:r>
      <w:r>
        <w:rPr>
          <w:lang w:val="en-US"/>
        </w:rPr>
        <w:t xml:space="preserve"> </w:t>
      </w:r>
      <w:r w:rsidRPr="00183802">
        <w:rPr>
          <w:lang w:val="en-US"/>
        </w:rPr>
        <w:t xml:space="preserve">Although they were active in social and cultural fields, it is seen that they intervened in political events for their own children. Melike, who played the most active role in this struggle in the </w:t>
      </w:r>
      <w:bookmarkStart w:id="0" w:name="_GoBack"/>
      <w:bookmarkEnd w:id="0"/>
      <w:r w:rsidRPr="00183802">
        <w:rPr>
          <w:lang w:val="en-US"/>
        </w:rPr>
        <w:t xml:space="preserve">Anatolian Seljuk State, is Mahperi Hunad Hatun. Mahperi Hatun was influential in the enthronement of her son, I. Gıyaseddin Keyhüsrev. In addition, she struggled for her grandchildren to ascend to the throne after her son. It is certain that especially Berduliye Hatun remained in the Christian faith among the Greek Queens. When she came to </w:t>
      </w:r>
      <w:r w:rsidRPr="00183802">
        <w:rPr>
          <w:lang w:val="en-US"/>
        </w:rPr>
        <w:lastRenderedPageBreak/>
        <w:t>the Seljuk palace as a bride, it is seen that her Christian brothers were also influential in the Anatolian Seljuk State. Berduliye Hatun took refuge in the Byzantine Empire with her son Izzeddin Keykavus II and her entourage at a time when the Mongol oppression was increasing. Berduliye Hatun spent her next life here. Apart from this, many people in her entourage were forced to become Christians.</w:t>
      </w:r>
    </w:p>
    <w:p w:rsidR="003F7BD0" w:rsidRPr="00183802" w:rsidRDefault="003F7BD0" w:rsidP="003F7BD0">
      <w:pPr>
        <w:jc w:val="both"/>
        <w:rPr>
          <w:lang w:val="en-US"/>
        </w:rPr>
      </w:pPr>
      <w:r w:rsidRPr="00183802">
        <w:rPr>
          <w:b/>
          <w:bCs/>
          <w:lang w:val="en-US"/>
        </w:rPr>
        <w:t>Keywords:</w:t>
      </w:r>
      <w:r w:rsidRPr="00183802">
        <w:rPr>
          <w:lang w:val="en-US"/>
        </w:rPr>
        <w:t xml:space="preserve"> Anatolian Seljuk State, Rum Origin Melikes, Marriages, Women, Religion.</w:t>
      </w:r>
    </w:p>
    <w:p w:rsidR="003F7BD0" w:rsidRPr="006B7CA6" w:rsidRDefault="003F7BD0" w:rsidP="003F7BD0">
      <w:pPr>
        <w:jc w:val="both"/>
        <w:rPr>
          <w:sz w:val="24"/>
          <w:szCs w:val="24"/>
        </w:rPr>
      </w:pPr>
    </w:p>
    <w:p w:rsidR="003F7BD0" w:rsidRPr="006B3767" w:rsidRDefault="003F7BD0" w:rsidP="003F7BD0">
      <w:pPr>
        <w:jc w:val="both"/>
        <w:rPr>
          <w:b/>
          <w:sz w:val="24"/>
          <w:szCs w:val="24"/>
        </w:rPr>
      </w:pPr>
      <w:r w:rsidRPr="006B3767">
        <w:rPr>
          <w:b/>
          <w:sz w:val="24"/>
          <w:szCs w:val="24"/>
        </w:rPr>
        <w:t>1.  GİRİŞ</w:t>
      </w:r>
    </w:p>
    <w:p w:rsidR="003F7BD0" w:rsidRPr="006B3767" w:rsidRDefault="003F7BD0" w:rsidP="003F7BD0">
      <w:pPr>
        <w:jc w:val="both"/>
        <w:rPr>
          <w:sz w:val="24"/>
          <w:szCs w:val="24"/>
        </w:rPr>
      </w:pPr>
      <w:r w:rsidRPr="006B3767">
        <w:rPr>
          <w:sz w:val="24"/>
          <w:szCs w:val="24"/>
        </w:rPr>
        <w:t>Çok az sayıdaki gıdalar (örneğin yüksek sıcaklarda ısıl işlem görmüş gıdalar hariç tüm gıdalar) bir veya birden çok mikroorganizma grubunu içerirler</w:t>
      </w:r>
      <w:r>
        <w:rPr>
          <w:sz w:val="24"/>
          <w:szCs w:val="24"/>
        </w:rPr>
        <w:t xml:space="preserve"> </w:t>
      </w:r>
      <w:r>
        <w:rPr>
          <w:sz w:val="24"/>
          <w:szCs w:val="24"/>
        </w:rPr>
        <w:fldChar w:fldCharType="begin" w:fldLock="1"/>
      </w:r>
      <w:r>
        <w:rPr>
          <w:sz w:val="24"/>
          <w:szCs w:val="24"/>
        </w:rPr>
        <w:instrText>ADDIN CSL_CITATION {"citationItems":[{"id":"ITEM-1","itemData":{"DOI":"https://doi.org/10.1016/S0168-1605000214-8","author":[{"dropping-particle":"","family":"Holzapfel","given":"W.","non-dropping-particle":"","parse-names":false,"suffix":""},{"dropping-particle":"","family":"Haberer","given":"P.","non-dropping-particle":"","parse-names":false,"suffix":""}],"chapter-number":"Overview o","container-title":"Food Microbiology","id":"ITEM-1","issued":{"date-parts":[["2021"]]},"page":"208-222","publisher":"John Wiley and Sons","title":"Overview of Gut Flora and Probiotics. Food Microbiology","type":"chapter"},"uris":["http://www.mendeley.com/documents/?uuid=da59d559-0584-4ffd-96be-e9b50bb7e7ee"]}],"mendeley":{"formattedCitation":"(Holzapfel &amp; Haberer, 2021)","plainTextFormattedCitation":"(Holzapfel &amp; Haberer, 2021)","previouslyFormattedCitation":"(Holzapfel &amp; Haberer, 2021)"},"properties":{"noteIndex":0},"schema":"https://github.com/citation-style-language/schema/raw/master/csl-citation.json"}</w:instrText>
      </w:r>
      <w:r>
        <w:rPr>
          <w:sz w:val="24"/>
          <w:szCs w:val="24"/>
        </w:rPr>
        <w:fldChar w:fldCharType="separate"/>
      </w:r>
      <w:r w:rsidRPr="000B77C8">
        <w:rPr>
          <w:noProof/>
          <w:sz w:val="24"/>
          <w:szCs w:val="24"/>
        </w:rPr>
        <w:t>(Holzapfel &amp; Haberer, 2021)</w:t>
      </w:r>
      <w:r>
        <w:rPr>
          <w:sz w:val="24"/>
          <w:szCs w:val="24"/>
        </w:rPr>
        <w:fldChar w:fldCharType="end"/>
      </w:r>
      <w:r w:rsidRPr="006B3767">
        <w:rPr>
          <w:sz w:val="24"/>
          <w:szCs w:val="24"/>
        </w:rPr>
        <w:t>. Bunlardan bazıları gıdalarda istenilen rolü oynarlarken (örneğin, doğal fermente gıdaların üretimi), diğerleri gıdalarda bozulmaya veya gıda kaynaklı hastalıkların ortaya çıkmasına neden olurlar</w:t>
      </w:r>
      <w:r>
        <w:rPr>
          <w:sz w:val="24"/>
          <w:szCs w:val="24"/>
        </w:rPr>
        <w:t xml:space="preserve"> </w:t>
      </w:r>
      <w:r>
        <w:rPr>
          <w:sz w:val="24"/>
          <w:szCs w:val="24"/>
        </w:rPr>
        <w:fldChar w:fldCharType="begin" w:fldLock="1"/>
      </w:r>
      <w:r>
        <w:rPr>
          <w:sz w:val="24"/>
          <w:szCs w:val="24"/>
        </w:rPr>
        <w:instrText>ADDIN CSL_CITATION {"citationItems":[{"id":"ITEM-1","itemData":{"editor":[{"dropping-particle":"","family":"Erkmen","given":"O.","non-dropping-particle":"","parse-names":false,"suffix":""},{"dropping-particle":"","family":"Erten","given":"H.","non-dropping-particle":"","parse-names":false,"suffix":""},{"dropping-particle":"","family":"Sağlam","given":"H.","non-dropping-particle":"","parse-names":false,"suffix":""}],"id":"ITEM-1","issued":{"date-parts":[["2021"]]},"publisher":"Nobel Akademik Yayıncılık","publisher-place":"Ankara","title":"Fermente Ürünler Teknolojisi ve Mikrobiyolojisi","type":"book"},"uris":["http://www.mendeley.com/documents/?uuid=7f60bd18-b1dd-440e-822b-1d769a418472"]}],"mendeley":{"formattedCitation":"(Erkmen et al., 2021)","plainTextFormattedCitation":"(Erkmen et al., 2021)","previouslyFormattedCitation":"(Erkmen et al., 2021)"},"properties":{"noteIndex":0},"schema":"https://github.com/citation-style-language/schema/raw/master/csl-citation.json"}</w:instrText>
      </w:r>
      <w:r>
        <w:rPr>
          <w:sz w:val="24"/>
          <w:szCs w:val="24"/>
        </w:rPr>
        <w:fldChar w:fldCharType="separate"/>
      </w:r>
      <w:r w:rsidRPr="002A675E">
        <w:rPr>
          <w:noProof/>
          <w:sz w:val="24"/>
          <w:szCs w:val="24"/>
        </w:rPr>
        <w:t>(Erkmen et al., 2021)</w:t>
      </w:r>
      <w:r>
        <w:rPr>
          <w:sz w:val="24"/>
          <w:szCs w:val="24"/>
        </w:rPr>
        <w:fldChar w:fldCharType="end"/>
      </w:r>
      <w:r w:rsidRPr="006B3767">
        <w:rPr>
          <w:sz w:val="24"/>
          <w:szCs w:val="24"/>
        </w:rPr>
        <w:t>. Gıdalarda mikroorganizmaların rolünü araştırmak ve gerektiğinde kontrol etmek için bunların saf olarak izole edilmesi gerekir ve bunların morfolojileri, fizyolojileri, biyokimyasal ve genetik karakterlerinin belirlenmesi gerekir</w:t>
      </w:r>
      <w:r>
        <w:rPr>
          <w:sz w:val="24"/>
          <w:szCs w:val="24"/>
        </w:rPr>
        <w:t xml:space="preserve"> </w:t>
      </w:r>
      <w:r>
        <w:rPr>
          <w:sz w:val="24"/>
          <w:szCs w:val="24"/>
        </w:rPr>
        <w:fldChar w:fldCharType="begin" w:fldLock="1"/>
      </w:r>
      <w:r>
        <w:rPr>
          <w:sz w:val="24"/>
          <w:szCs w:val="24"/>
        </w:rPr>
        <w:instrText>ADDIN CSL_CITATION {"citationItems":[{"id":"ITEM-1","itemData":{"DOI":"10.1002/9781119237860","author":[{"dropping-particle":"","family":"Erkmen","given":"Osman","non-dropping-particle":"","parse-names":false,"suffix":""},{"dropping-particle":"","family":"Bozoglu","given":"Tarık Faruk","non-dropping-particle":"","parse-names":false,"suffix":""}],"container-title":"Food Microbiology Principles into Practice. Vol.2: Microorganisms in Food Preservation and Processing","editor":[{"dropping-particle":"","family":"ERKMEN","given":"O.","non-dropping-particle":"","parse-names":false,"suffix":""},{"dropping-particle":"","family":"Bozoglu","given":"T.F","non-dropping-particle":"","parse-names":false,"suffix":""}],"id":"ITEM-1","issued":{"date-parts":[["2016"]]},"page":"59-105","title":"Food preservation by additives and biocontrol","type":"chapter"},"uris":["http://www.mendeley.com/documents/?uuid=70bdae9a-648f-40e0-9170-6e7024bb0756"]},{"id":"ITEM-2","itemData":{"ISBN":"9786054334025","author":[{"dropping-particle":"","family":"Akın","given":"Nihat","non-dropping-particle":"","parse-names":false,"suffix":""},{"dropping-particle":"","family":"Akın","given":"Mehtap","non-dropping-particle":"","parse-names":false,"suffix":""}],"chapter-number":"Gıda Mikro","container-title":"Gıda Mikrobiyolojisi","edition":"6","editor":[{"dropping-particle":"","family":"Erkmen","given":"Osman","non-dropping-particle":"","parse-names":false,"suffix":""}],"id":"ITEM-2","issued":{"date-parts":[["2021"]]},"page":"3-10","publisher":"Efil Yayınevi","publisher-place":"Ankara","title":"No Title","type":"chapter"},"uris":["http://www.mendeley.com/documents/?uuid=7c12e4ff-6895-4054-b154-da56b208edd4"]}],"mendeley":{"formattedCitation":"(Akın &amp; Akın, 2021; Erkmen &amp; Bozoglu, 2016)","plainTextFormattedCitation":"(Akın &amp; Akın, 2021; Erkmen &amp; Bozoglu, 2016)","previouslyFormattedCitation":"(Akın &amp; Akın, 2021; Erkmen &amp; Bozoglu, 2016)"},"properties":{"noteIndex":0},"schema":"https://github.com/citation-style-language/schema/raw/master/csl-citation.json"}</w:instrText>
      </w:r>
      <w:r>
        <w:rPr>
          <w:sz w:val="24"/>
          <w:szCs w:val="24"/>
        </w:rPr>
        <w:fldChar w:fldCharType="separate"/>
      </w:r>
      <w:r w:rsidRPr="00B60D17">
        <w:rPr>
          <w:noProof/>
          <w:sz w:val="24"/>
          <w:szCs w:val="24"/>
        </w:rPr>
        <w:t>(Akın &amp; Akın, 2021; Erkmen &amp; Bozoglu, 2016)</w:t>
      </w:r>
      <w:r>
        <w:rPr>
          <w:sz w:val="24"/>
          <w:szCs w:val="24"/>
        </w:rPr>
        <w:fldChar w:fldCharType="end"/>
      </w:r>
      <w:r w:rsidRPr="006B3767">
        <w:rPr>
          <w:sz w:val="24"/>
          <w:szCs w:val="24"/>
        </w:rPr>
        <w:t>. Günümüzde bu tip çalışmalarda kullanımdaki bazı basit metodlar son 300 yılda gerçekleşmiştir</w:t>
      </w:r>
      <w:r>
        <w:rPr>
          <w:sz w:val="24"/>
          <w:szCs w:val="24"/>
        </w:rPr>
        <w:t xml:space="preserve"> </w:t>
      </w:r>
      <w:r>
        <w:rPr>
          <w:sz w:val="24"/>
          <w:szCs w:val="24"/>
        </w:rPr>
        <w:fldChar w:fldCharType="begin" w:fldLock="1"/>
      </w:r>
      <w:r>
        <w:rPr>
          <w:sz w:val="24"/>
          <w:szCs w:val="24"/>
        </w:rPr>
        <w:instrText>ADDIN CSL_CITATION {"citationItems":[{"id":"ITEM-1","itemData":{"ISBN":"9780323916516","author":[{"dropping-particle":"","family":"Osman Erkmen","given":"","non-dropping-particle":"","parse-names":false,"suffix":""}],"id":"ITEM-1","issued":{"date-parts":[["2022"]]},"publisher":"Elsevier Inc.","publisher-place":"Chicester","title":"Microbiological Analysis of Foods and Food Processing Environments","type":"book"},"uris":["http://www.mendeley.com/documents/?uuid=69ac3503-f197-4b9a-9de9-7d90d22ca490"]}],"mendeley":{"formattedCitation":"(Osman Erkmen, 2022)","plainTextFormattedCitation":"(Osman Erkmen, 2022)","previouslyFormattedCitation":"(Osman Erkmen, 2022)"},"properties":{"noteIndex":0},"schema":"https://github.com/citation-style-language/schema/raw/master/csl-citation.json"}</w:instrText>
      </w:r>
      <w:r>
        <w:rPr>
          <w:sz w:val="24"/>
          <w:szCs w:val="24"/>
        </w:rPr>
        <w:fldChar w:fldCharType="separate"/>
      </w:r>
      <w:r w:rsidRPr="002231AC">
        <w:rPr>
          <w:noProof/>
          <w:sz w:val="24"/>
          <w:szCs w:val="24"/>
        </w:rPr>
        <w:t>(Osman Erkmen, 2022)</w:t>
      </w:r>
      <w:r>
        <w:rPr>
          <w:sz w:val="24"/>
          <w:szCs w:val="24"/>
        </w:rPr>
        <w:fldChar w:fldCharType="end"/>
      </w:r>
      <w:r w:rsidRPr="006B3767">
        <w:rPr>
          <w:sz w:val="24"/>
          <w:szCs w:val="24"/>
        </w:rPr>
        <w:t>.</w:t>
      </w:r>
    </w:p>
    <w:p w:rsidR="003F7BD0" w:rsidRPr="006B3767" w:rsidRDefault="003F7BD0" w:rsidP="003F7BD0">
      <w:pPr>
        <w:tabs>
          <w:tab w:val="left" w:pos="4533"/>
        </w:tabs>
        <w:ind w:firstLine="360"/>
        <w:jc w:val="both"/>
        <w:rPr>
          <w:b/>
          <w:sz w:val="24"/>
          <w:szCs w:val="24"/>
        </w:rPr>
      </w:pPr>
      <w:r w:rsidRPr="006B3767">
        <w:rPr>
          <w:b/>
          <w:sz w:val="24"/>
          <w:szCs w:val="24"/>
        </w:rPr>
        <w:tab/>
      </w:r>
    </w:p>
    <w:p w:rsidR="003F7BD0" w:rsidRPr="006B3767" w:rsidRDefault="003F7BD0" w:rsidP="003F7BD0">
      <w:pPr>
        <w:tabs>
          <w:tab w:val="left" w:pos="7300"/>
        </w:tabs>
        <w:jc w:val="both"/>
        <w:rPr>
          <w:b/>
          <w:sz w:val="24"/>
          <w:szCs w:val="24"/>
        </w:rPr>
      </w:pPr>
      <w:r w:rsidRPr="006B3767">
        <w:rPr>
          <w:b/>
          <w:sz w:val="24"/>
          <w:szCs w:val="24"/>
        </w:rPr>
        <w:t>2. GIDA MİKROBİYOLOJİSİNİN TARİHSEL GELİŞİMİ</w:t>
      </w:r>
      <w:r w:rsidRPr="006B3767">
        <w:rPr>
          <w:b/>
          <w:sz w:val="24"/>
          <w:szCs w:val="24"/>
        </w:rPr>
        <w:tab/>
      </w:r>
    </w:p>
    <w:p w:rsidR="003F7BD0" w:rsidRPr="006B3767" w:rsidRDefault="003F7BD0" w:rsidP="003F7BD0">
      <w:pPr>
        <w:jc w:val="both"/>
        <w:rPr>
          <w:b/>
          <w:sz w:val="24"/>
          <w:szCs w:val="24"/>
        </w:rPr>
      </w:pPr>
      <w:r w:rsidRPr="006B3767">
        <w:rPr>
          <w:b/>
          <w:sz w:val="24"/>
          <w:szCs w:val="24"/>
        </w:rPr>
        <w:t>2.1. Mikroorganizmaların Keşfi</w:t>
      </w:r>
    </w:p>
    <w:p w:rsidR="003F7BD0" w:rsidRPr="006B3767" w:rsidRDefault="003F7BD0" w:rsidP="003F7BD0">
      <w:pPr>
        <w:jc w:val="both"/>
        <w:rPr>
          <w:sz w:val="24"/>
          <w:szCs w:val="24"/>
        </w:rPr>
      </w:pPr>
      <w:r w:rsidRPr="006B3767">
        <w:rPr>
          <w:sz w:val="24"/>
          <w:szCs w:val="24"/>
        </w:rPr>
        <w:t>Mikroorganizmaların keşfi, mikroskobun bulunması ve geliştirilmesi ile paralel olmuştur. 1658 yılları civarında Athanasius Kircher, mikroskobu kullanarak, kısa süreli de olsa, bozulmuş süt ve ette çok küçük kurtçuk olarak adlandırılan canlıların gördüğünü belirtmiştir. Bu araştırmacı, kullandığı mikroskobun büyütmesi yeterli olmadığı için bakteriyi görememiştir. 1664 yılında Robert Hooke küflerin yapısını tanımlamıştır. Ancak, muhtemelen farklı tip mikroorganizmaları (özellikle bakteri) gören ilk şahıs, büyütme yeteneği 300 katın üzerinde olmayan mikroskop altında inceleme yapan Antony Leeuwenhoek’ tur. Leeuwenhoek, bakteriyi tükürük, yağmur suyu, sirke ve diğer materyallerde incelemiştir. Bunun sonucunda gördüğü canlıları taslak olarak, yuvarlağımsı veya kok şeklinde, silindirik kök veya çubuk ve spiral şeklinde 3 morfolojik (dış görünüş) gruba ayırmış ve ayrıca hareket edebilen canlılar olarak tanımlamıştır. Bu araştırmacı, gözlemlediği bu canlıları hayvanlar arasında kabul etmiştir (1676 -1683). O dönemlerde daha iyi mikroskoplar mevcut olmadığı için bu alanda çalışan diğer kişilerce ve sonraki 100 yıl boyunca yapılan bilimsel çalışmalarda, sadece Leeuwenhoek’un gözlemi geçerli olmuştur. 19. yüzyılda endüstriyel devrimin sonucu olarak daha gelişmiş mikroskobun yapılması ve daha kolay kullanımı nedenleriyle birçok canlıyı incelemek ve tanımlamak mümkün hale gelmiştir. 1830 yılında Ehrenberg bakteri terimini kullanarak 4 cinste en az 16 tür önermiş ve 1875’de Ferdinand Cohn bakteri ön sınıflandırma sistemini ilk olarak geliştirmiş, ayrıca ilk olarak spor üreten bakterileri keşfetmiştir. 19. yüzyılın ortalarında (1940) elektron mikroskobunun keşfi ile bakteriye çok benzeyen varlıklar olan virüsler bile görüntülenebilmiştir</w:t>
      </w:r>
      <w:r>
        <w:rPr>
          <w:sz w:val="24"/>
          <w:szCs w:val="24"/>
        </w:rPr>
        <w:t xml:space="preserve"> </w:t>
      </w:r>
      <w:r>
        <w:rPr>
          <w:sz w:val="24"/>
          <w:szCs w:val="24"/>
        </w:rPr>
        <w:fldChar w:fldCharType="begin" w:fldLock="1"/>
      </w:r>
      <w:r>
        <w:rPr>
          <w:sz w:val="24"/>
          <w:szCs w:val="24"/>
        </w:rPr>
        <w:instrText>ADDIN CSL_CITATION {"citationItems":[{"id":"ITEM-1","itemData":{"ISBN":"9786054334025","author":[{"dropping-particle":"","family":"Nihat Akın","given":"Mehtap Akın","non-dropping-particle":"","parse-names":false,"suffix":""}],"chapter-number":"Gıda Mikro","container-title":"Gıda Mikrobiyolojisi","edition":"6","editor":[{"dropping-particle":"","family":"Erkmen","given":"Osman","non-dropping-particle":"","parse-names":false,"suffix":""}],"id":"ITEM-1","issued":{"date-parts":[["2021"]]},"page":"3-10","publisher":"Efil Yayınevi","publisher-place":"Ankara","title":"No Title","type":"chapter"},"uris":["http://www.mendeley.com/documents/?uuid=1623f2e5-eda6-4246-b8dc-e5fe72daae6c"]}],"mendeley":{"formattedCitation":"(Nihat Akın, 2021)","plainTextFormattedCitation":"(Nihat Akın, 2021)","previouslyFormattedCitation":"(Nihat Akın, 2021)"},"properties":{"noteIndex":0},"schema":"https://github.com/citation-style-language/schema/raw/master/csl-citation.json"}</w:instrText>
      </w:r>
      <w:r>
        <w:rPr>
          <w:sz w:val="24"/>
          <w:szCs w:val="24"/>
        </w:rPr>
        <w:fldChar w:fldCharType="separate"/>
      </w:r>
      <w:r w:rsidRPr="002C43AA">
        <w:rPr>
          <w:noProof/>
          <w:sz w:val="24"/>
          <w:szCs w:val="24"/>
        </w:rPr>
        <w:t>(Nihat Akın, 2021)</w:t>
      </w:r>
      <w:r>
        <w:rPr>
          <w:sz w:val="24"/>
          <w:szCs w:val="24"/>
        </w:rPr>
        <w:fldChar w:fldCharType="end"/>
      </w:r>
      <w:r w:rsidRPr="006B3767">
        <w:rPr>
          <w:sz w:val="24"/>
          <w:szCs w:val="24"/>
        </w:rPr>
        <w:t>.</w:t>
      </w:r>
    </w:p>
    <w:p w:rsidR="003F7BD0" w:rsidRPr="006B3767" w:rsidRDefault="003F7BD0" w:rsidP="003F7BD0">
      <w:pPr>
        <w:ind w:firstLine="708"/>
        <w:jc w:val="both"/>
        <w:rPr>
          <w:sz w:val="24"/>
          <w:szCs w:val="24"/>
        </w:rPr>
      </w:pPr>
    </w:p>
    <w:p w:rsidR="003F7BD0" w:rsidRPr="006B3767" w:rsidRDefault="003F7BD0" w:rsidP="003F7BD0">
      <w:pPr>
        <w:jc w:val="both"/>
        <w:rPr>
          <w:b/>
          <w:sz w:val="24"/>
          <w:szCs w:val="24"/>
        </w:rPr>
      </w:pPr>
      <w:r w:rsidRPr="006B3767">
        <w:rPr>
          <w:b/>
          <w:sz w:val="24"/>
          <w:szCs w:val="24"/>
        </w:rPr>
        <w:t>2.2. Mikroorganizmalar Nereden Gelmiştir?</w:t>
      </w:r>
    </w:p>
    <w:p w:rsidR="003F7BD0" w:rsidRPr="00DD2A72" w:rsidRDefault="003F7BD0" w:rsidP="003F7BD0">
      <w:pPr>
        <w:jc w:val="both"/>
        <w:rPr>
          <w:sz w:val="24"/>
          <w:szCs w:val="24"/>
        </w:rPr>
      </w:pPr>
      <w:r w:rsidRPr="006B3767">
        <w:rPr>
          <w:sz w:val="24"/>
          <w:szCs w:val="24"/>
        </w:rPr>
        <w:t xml:space="preserve">Leeuwenhoek’un keşfini takiben, gözleme aktivitelerinde yoğunlaşmalar olmamasına rağmen, bazı bilimsel görüşlere göre meraklılar tarafından birçok farklı obje içinde hayvancıkların yayıldığını gözlemlenmiştir. Bu dönemde toplum, Rönesans periyodu ve deneysel filozofi bilimi olarak bilinen fikirin henüz başlangıcındaydı. Bu ‘spontaneous generasyon’ teorisi (cansız nesnelerde yaşayan nesnelerin görülmesi) birçok okumuş ve elit kesimden olan kişiler tarafından da destek görmüştür. Yunanlılar zamanındaki kurtçuk çıkma olayı, ölmüş vücutlarda ve kötü olmuş bedenlerde görülen ve kendiliğinden oluşan bir nesildi. Ancak 1665 yılları civarında bu teoriyi çürütmek için yapılmış olan çalışmada, eğer bozulan yiyeceklere böceklerin bulaşmasına izin verilirse, denemede kullanılan et ve balıkta bilinmeyen yaratıklar olarak tanımlanan kurtçuklar görülmüştür. Spontaneus generasyon teorisinin destekçileri, kurtçukların kendi kendine </w:t>
      </w:r>
      <w:r w:rsidRPr="006B3767">
        <w:rPr>
          <w:sz w:val="24"/>
          <w:szCs w:val="24"/>
        </w:rPr>
        <w:lastRenderedPageBreak/>
        <w:t>(biogenesis) tekrar canlanamayacaklarını tartışmışlardır. Fakat kurtçuklar farklı nesiller içerisinde abiogenesis (spontaneous generasyon) esnasınca bulunmuşlardır. 1749’da Turbevill Needham, üstü kapatılmış bir kap içerisindeki kaynamış et veya et suyunda depolamayı takiben kısa süre içerisinde kurtçuk olarak adlandırılan varlıkların olduğunu göstermiştir. Lazarro Spollani (1765) yapmış olduğu çalışmada, kaynatılmış et suyunu kaynatmayı takiben bu mikroskobik organizmaların bulaşmasını önlemek için hızlı bir şekilde depolama için kullandığı kabın ağzını kapatmıştır</w:t>
      </w:r>
      <w:r>
        <w:rPr>
          <w:sz w:val="24"/>
          <w:szCs w:val="24"/>
        </w:rPr>
        <w:t xml:space="preserve"> </w:t>
      </w:r>
      <w:r>
        <w:rPr>
          <w:sz w:val="24"/>
          <w:szCs w:val="24"/>
        </w:rPr>
        <w:fldChar w:fldCharType="begin" w:fldLock="1"/>
      </w:r>
      <w:r>
        <w:rPr>
          <w:sz w:val="24"/>
          <w:szCs w:val="24"/>
        </w:rPr>
        <w:instrText>ADDIN CSL_CITATION {"citationItems":[{"id":"ITEM-1","itemData":{"author":[{"dropping-particle":"","family":"Erkmen","given":"O.","non-dropping-particle":"","parse-names":false,"suffix":""},{"dropping-particle":"","family":"Karaağaç","given":"R.M.","non-dropping-particle":"","parse-names":false,"suffix":""}],"container-title":"9th International Zeugma Conference on Scientific Research","id":"ITEM-1","issued":{"date-parts":[["2023"]]},"page":"210-211.","publisher-place":"Gaziantep","title":"The role of gut microbiota in the development and treatment of non-alcoholic fatty liver disease","type":"paper-conference"},"uris":["http://www.mendeley.com/documents/?uuid=6027c657-a341-4c9b-bb20-8f94b73c4856"]}],"mendeley":{"formattedCitation":"(Erkmen &amp; Karaağaç, 2023)","plainTextFormattedCitation":"(Erkmen &amp; Karaağaç, 2023)","previouslyFormattedCitation":"(Erkmen &amp; Karaağaç, 2023)"},"properties":{"noteIndex":0},"schema":"https://github.com/citation-style-language/schema/raw/master/csl-citation.json"}</w:instrText>
      </w:r>
      <w:r>
        <w:rPr>
          <w:sz w:val="24"/>
          <w:szCs w:val="24"/>
        </w:rPr>
        <w:fldChar w:fldCharType="separate"/>
      </w:r>
      <w:r w:rsidRPr="00DD2A72">
        <w:rPr>
          <w:noProof/>
          <w:sz w:val="24"/>
          <w:szCs w:val="24"/>
        </w:rPr>
        <w:t>(Erkmen &amp; Karaağaç, 2023)</w:t>
      </w:r>
      <w:r>
        <w:rPr>
          <w:sz w:val="24"/>
          <w:szCs w:val="24"/>
        </w:rPr>
        <w:fldChar w:fldCharType="end"/>
      </w:r>
      <w:r w:rsidRPr="006B3767">
        <w:rPr>
          <w:sz w:val="24"/>
          <w:szCs w:val="24"/>
        </w:rPr>
        <w:t>. Bu çalışmayla Needham’ın teorisinin yanlışlığı gösterilmiştir. Bu zaman içinde, Antoine Lavoisier ve çalışma arkadaşları bazı canlıların oksijene ihtiyacı olduğunu belirledi. Spallanzoni’nin teorisini hatırlayacak olursak, kendiliğinden oluşmayan mikrobiyal canlılar için oksijen ihtiyacı yoktur denmişti. Fakat bu durumda kendiliğinden oluşan canlıların oksijene ihtiyaç duyduğu ortaya konmuştu. Sonra Schulze 1830 yılında, asit içerisinden havayı geçirerek analiz etti, Theodore Schwan 1838 yılında, çok sıcak bir tüp içerisinden havayı geçirerek denedi ve Schröeder 1854 yılında yapmış olduğu deneyde, pamuktan yaptığı filtreden havayı geçirerek kaynamış et suyunda bu havayı kullandı ve bakterilerin gelişmediğini gözlemledi. Son olarak Louis Pasteur 1861 yılında, havada bulunan toz içerisindeki bakterilerin kaynamış et suyunu kontamine etmeleri durumunda organizmaların gelişebildiğini göstermiştir</w:t>
      </w:r>
      <w:r>
        <w:rPr>
          <w:sz w:val="24"/>
          <w:szCs w:val="24"/>
        </w:rPr>
        <w:t xml:space="preserve"> </w:t>
      </w:r>
      <w:r>
        <w:rPr>
          <w:sz w:val="24"/>
          <w:szCs w:val="24"/>
        </w:rPr>
        <w:fldChar w:fldCharType="begin" w:fldLock="1"/>
      </w:r>
      <w:r>
        <w:rPr>
          <w:sz w:val="24"/>
          <w:szCs w:val="24"/>
        </w:rPr>
        <w:instrText>ADDIN CSL_CITATION {"citationItems":[{"id":"ITEM-1","itemData":{"author":[{"dropping-particle":"","family":"Pınarlı","given":"Ç.","non-dropping-particle":"","parse-names":false,"suffix":""},{"dropping-particle":"","family":"Erkmen","given":"O.","non-dropping-particle":"","parse-names":false,"suffix":""}],"container-title":"3rd International Conference on Gastronomy, Nutrition and Dietetics Proceedings Book, May 6-8, İstanbul Gedik University, İstanbul, Turkey","id":"ITEM-1","issued":{"date-parts":[["2022"]]},"page":"344-348","publisher":"İKSAD","publisher-place":"İstanbul","title":"Fermentation in Food Technology and Health","type":"paper-conference"},"uris":["http://www.mendeley.com/documents/?uuid=01c02d3d-039b-46c3-9fc0-576726d7587f"]}],"mendeley":{"formattedCitation":"(Pınarlı &amp; Erkmen, 2022)","plainTextFormattedCitation":"(Pınarlı &amp; Erkmen, 2022)","previouslyFormattedCitation":"(Pınarlı &amp; Erkmen, 2022)"},"properties":{"noteIndex":0},"schema":"https://github.com/citation-style-language/schema/raw/master/csl-citation.json"}</w:instrText>
      </w:r>
      <w:r>
        <w:rPr>
          <w:sz w:val="24"/>
          <w:szCs w:val="24"/>
        </w:rPr>
        <w:fldChar w:fldCharType="separate"/>
      </w:r>
      <w:r w:rsidRPr="00DD2A72">
        <w:rPr>
          <w:noProof/>
          <w:sz w:val="24"/>
          <w:szCs w:val="24"/>
        </w:rPr>
        <w:t>(Pınarlı &amp; Erkmen, 2022)</w:t>
      </w:r>
      <w:r>
        <w:rPr>
          <w:sz w:val="24"/>
          <w:szCs w:val="24"/>
        </w:rPr>
        <w:fldChar w:fldCharType="end"/>
      </w:r>
      <w:r w:rsidRPr="006B3767">
        <w:rPr>
          <w:sz w:val="24"/>
          <w:szCs w:val="24"/>
        </w:rPr>
        <w:t>. Tüm bu çalışmalarla, kontrollü ve mükemmel bir şekilde bakteri üretilebildi ve kendiliğinden oluşma teorisi çürütüldü. John Tyndall 1870 yılında yapmış olduğu denemede, kaynatılmış et suyunu, içerisinde toz içermeyen hava bulunan kutu içerisinde depolayarak mikroorganizmaların gelişmediğini gösterdi.</w:t>
      </w:r>
    </w:p>
    <w:p w:rsidR="003F7BD0" w:rsidRPr="006B3767" w:rsidRDefault="003F7BD0" w:rsidP="003F7BD0">
      <w:pPr>
        <w:jc w:val="both"/>
        <w:rPr>
          <w:b/>
          <w:sz w:val="24"/>
          <w:szCs w:val="24"/>
        </w:rPr>
      </w:pPr>
    </w:p>
    <w:p w:rsidR="003F7BD0" w:rsidRPr="006B3767" w:rsidRDefault="003F7BD0" w:rsidP="003F7BD0">
      <w:pPr>
        <w:jc w:val="both"/>
        <w:rPr>
          <w:b/>
          <w:sz w:val="24"/>
          <w:szCs w:val="24"/>
        </w:rPr>
      </w:pPr>
      <w:r w:rsidRPr="006B3767">
        <w:rPr>
          <w:b/>
          <w:sz w:val="24"/>
          <w:szCs w:val="24"/>
        </w:rPr>
        <w:t>2.3. Mikroorganizmaların Fonksiyonları</w:t>
      </w:r>
    </w:p>
    <w:p w:rsidR="003F7BD0" w:rsidRDefault="003F7BD0" w:rsidP="003F7BD0">
      <w:pPr>
        <w:jc w:val="both"/>
        <w:rPr>
          <w:sz w:val="24"/>
          <w:szCs w:val="24"/>
        </w:rPr>
      </w:pPr>
      <w:r w:rsidRPr="006B3767">
        <w:rPr>
          <w:sz w:val="24"/>
          <w:szCs w:val="24"/>
        </w:rPr>
        <w:t>İnsanlarda birçok hastalıkta görünmeyen organizmaların etkisi, Roger Bacon tarafından en erken 13.yüzyılda belirlenmiştir. 16. yüzyılda Girolamo Fracastaro Verona da birçok hayvan hastalığının küçük yaratıklarla insandan insana taşındığını ileri sürmüştür. Bu görüşü 1658 yılında Kircher’de belirtmiştir. 1762 yılında Viyana’nın von Plenci’si farklı hastalıklar için görünmez organizmaların sorumlu olduğunu belirtti. Theodere Schwan (1837) ve Hermann Helmholtz (1843), kokuşma ve fermentasyonun havadan gelen organizmaların varlığı ile ortaya çıktığını belirtmişlerdir. Son olarak Pasteur 1875 yılında, üzümlerin şarap üretimi ve şarabın ekşimesinin mikroorganizmalar tarafından gerçekleştirildiğini göstermiştir</w:t>
      </w:r>
      <w:r>
        <w:rPr>
          <w:sz w:val="24"/>
          <w:szCs w:val="24"/>
        </w:rPr>
        <w:t xml:space="preserve"> </w:t>
      </w:r>
      <w:r>
        <w:rPr>
          <w:sz w:val="24"/>
          <w:szCs w:val="24"/>
        </w:rPr>
        <w:fldChar w:fldCharType="begin" w:fldLock="1"/>
      </w:r>
      <w:r>
        <w:rPr>
          <w:sz w:val="24"/>
          <w:szCs w:val="24"/>
        </w:rPr>
        <w:instrText>ADDIN CSL_CITATION {"citationItems":[{"id":"ITEM-1","itemData":{"author":[{"dropping-particle":"","family":"Açıkgöz","given":"I.A.","non-dropping-particle":"","parse-names":false,"suffix":""}],"id":"ITEM-1","issued":{"date-parts":[["2019"]]},"publisher":"Gaziantep University","title":"Research on the Characteristics of Red Wines Produced from Gaziantep Red Grapes","type":"thesis"},"uris":["http://www.mendeley.com/documents/?uuid=8d7b90a1-e57a-47f5-ac30-de5e70e224fe"]}],"mendeley":{"formattedCitation":"(Açıkgöz, 2019)","plainTextFormattedCitation":"(Açıkgöz, 2019)","previouslyFormattedCitation":"(Açıkgöz, 2019)"},"properties":{"noteIndex":0},"schema":"https://github.com/citation-style-language/schema/raw/master/csl-citation.json"}</w:instrText>
      </w:r>
      <w:r>
        <w:rPr>
          <w:sz w:val="24"/>
          <w:szCs w:val="24"/>
        </w:rPr>
        <w:fldChar w:fldCharType="separate"/>
      </w:r>
      <w:r w:rsidRPr="00E616A3">
        <w:rPr>
          <w:noProof/>
          <w:sz w:val="24"/>
          <w:szCs w:val="24"/>
        </w:rPr>
        <w:t>(Açıkgöz, 2019)</w:t>
      </w:r>
      <w:r>
        <w:rPr>
          <w:sz w:val="24"/>
          <w:szCs w:val="24"/>
        </w:rPr>
        <w:fldChar w:fldCharType="end"/>
      </w:r>
      <w:r w:rsidRPr="006B3767">
        <w:rPr>
          <w:sz w:val="24"/>
          <w:szCs w:val="24"/>
        </w:rPr>
        <w:t>. Ayrıca Pasteur, et ve sütteki bozulmasının mikroorganizmalarla ilişkili olduğunu ispatlamıştır. Daha sonra Pasteur insanda ve hayvanlarda görülen birçok hastalıkta mikroorganizmaların rolü olduğunu belirtmiştir. İnsan ve hayvanlarda görülen birçok hastalığa karşı o günkü şartlarda aşı geliştirmiştir. Robert Koch 1880-1890 yılları arasında, Almanya’da şarbon, kolera ve tüberküloz hastalıklarından sorumlu bakterileri (saf kültür olarak) izole etmiştir</w:t>
      </w:r>
      <w:r>
        <w:rPr>
          <w:sz w:val="24"/>
          <w:szCs w:val="24"/>
        </w:rPr>
        <w:t xml:space="preserve"> </w:t>
      </w:r>
      <w:r>
        <w:rPr>
          <w:sz w:val="24"/>
          <w:szCs w:val="24"/>
        </w:rPr>
        <w:fldChar w:fldCharType="begin" w:fldLock="1"/>
      </w:r>
      <w:r>
        <w:rPr>
          <w:sz w:val="24"/>
          <w:szCs w:val="24"/>
        </w:rPr>
        <w:instrText>ADDIN CSL_CITATION {"citationItems":[{"id":"ITEM-1","itemData":{"author":[{"dropping-particle":"","family":"Buczkowskı","given":"B.K.","non-dropping-particle":"","parse-names":false,"suffix":""}],"id":"ITEM-1","issued":{"date-parts":[["2023"]]},"publisher":"Manchester Metropolitan University","title":"Sourdough Bread Enriched with Soluble Fibres: Development, Characterisation and Nutritional Aspects of a Functional Food Product","type":"thesis"},"uris":["http://www.mendeley.com/documents/?uuid=e06e8974-c809-42c4-978c-41cbd07adcdf"]}],"mendeley":{"formattedCitation":"(Buczkowskı, 2023)","plainTextFormattedCitation":"(Buczkowskı, 2023)","previouslyFormattedCitation":"(Buczkowskı, 2023)"},"properties":{"noteIndex":0},"schema":"https://github.com/citation-style-language/schema/raw/master/csl-citation.json"}</w:instrText>
      </w:r>
      <w:r>
        <w:rPr>
          <w:sz w:val="24"/>
          <w:szCs w:val="24"/>
        </w:rPr>
        <w:fldChar w:fldCharType="separate"/>
      </w:r>
      <w:r w:rsidRPr="00652FB5">
        <w:rPr>
          <w:noProof/>
          <w:sz w:val="24"/>
          <w:szCs w:val="24"/>
        </w:rPr>
        <w:t>(Buczkowskı, 2023)</w:t>
      </w:r>
      <w:r>
        <w:rPr>
          <w:sz w:val="24"/>
          <w:szCs w:val="24"/>
        </w:rPr>
        <w:fldChar w:fldCharType="end"/>
      </w:r>
      <w:r w:rsidRPr="006B3767">
        <w:rPr>
          <w:sz w:val="24"/>
          <w:szCs w:val="24"/>
        </w:rPr>
        <w:t>. Ayrıca Koch’un bazı özel hastalıklar için etkili maddeler olarak spesifik bakterilerle ilişkiyi gösteren meşhur Koch teorisini geliştirmiştir. Çalışma arkadaşlarıyla beraber saf kültür olarak bakteri izolasyonu için agarda sayım yöntemini geliştirdi. Ayrıca petri kutusunu (laboratuarında) ve bakterilerin daha iyi gözlenmesi için boyama teknikleri geliştirmişlerdir. Toprak verimliliği, bitki hastalıkları, fermentasyon, gıda bozulması, gıda orijinli hastalıklar ve diğer alanlarda mikrobiyolojik gelişmeyi özel metotlarla sağlamıştır. Zamanla, insan ve hayvan hastalıklarında mikroroganizmaların önemi fark edilmiştir</w:t>
      </w:r>
      <w:r>
        <w:rPr>
          <w:sz w:val="24"/>
          <w:szCs w:val="24"/>
        </w:rPr>
        <w:t xml:space="preserve"> </w:t>
      </w:r>
      <w:r>
        <w:rPr>
          <w:sz w:val="24"/>
          <w:szCs w:val="24"/>
        </w:rPr>
        <w:fldChar w:fldCharType="begin" w:fldLock="1"/>
      </w:r>
      <w:r>
        <w:rPr>
          <w:sz w:val="24"/>
          <w:szCs w:val="24"/>
        </w:rPr>
        <w:instrText>ADDIN CSL_CITATION {"citationItems":[{"id":"ITEM-1","itemData":{"author":[{"dropping-particle":"","family":"Erkmen","given":"Osman","non-dropping-particle":"","parse-names":false,"suffix":""}],"id":"ITEM-1","issued":{"date-parts":[["1994"]]},"publisher":"Gaziantep Üniversitesi","title":"Nozokomiyal Stafilokok Enfeksiyonları ve Bunların Kontrolü Üzerinde Araştırma","type":"thesis"},"uris":["http://www.mendeley.com/documents/?uuid=a9bce1c3-9708-42c4-ad4c-035a37af96cf"]}],"mendeley":{"formattedCitation":"(Erkmen, 1994)","plainTextFormattedCitation":"(Erkmen, 1994)","previouslyFormattedCitation":"(Erkmen, 1994)"},"properties":{"noteIndex":0},"schema":"https://github.com/citation-style-language/schema/raw/master/csl-citation.json"}</w:instrText>
      </w:r>
      <w:r>
        <w:rPr>
          <w:sz w:val="24"/>
          <w:szCs w:val="24"/>
        </w:rPr>
        <w:fldChar w:fldCharType="separate"/>
      </w:r>
      <w:r w:rsidRPr="00652FB5">
        <w:rPr>
          <w:noProof/>
          <w:sz w:val="24"/>
          <w:szCs w:val="24"/>
        </w:rPr>
        <w:t>(Erkmen, 1994)</w:t>
      </w:r>
      <w:r>
        <w:rPr>
          <w:sz w:val="24"/>
          <w:szCs w:val="24"/>
        </w:rPr>
        <w:fldChar w:fldCharType="end"/>
      </w:r>
      <w:r w:rsidRPr="006B3767">
        <w:rPr>
          <w:sz w:val="24"/>
          <w:szCs w:val="24"/>
        </w:rPr>
        <w:t>. Mikrobiyoloji ayrı bir disiplin olarak gelişmiştir. Daha sonra ise tıbbi mikrobiyoloji, toprak mikrobiyolojisi, bitki patolojisi ve gıda mikrobiyolojisi gibi farklı disiplinlerde gelişmeler kaydetmiştir.</w:t>
      </w:r>
    </w:p>
    <w:p w:rsidR="003F7BD0" w:rsidRDefault="003F7BD0" w:rsidP="003F7BD0">
      <w:pPr>
        <w:jc w:val="both"/>
        <w:rPr>
          <w:sz w:val="24"/>
          <w:szCs w:val="24"/>
        </w:rPr>
      </w:pPr>
    </w:p>
    <w:p w:rsidR="003F7BD0" w:rsidRPr="006B3767" w:rsidRDefault="003F7BD0" w:rsidP="003F7BD0">
      <w:pPr>
        <w:jc w:val="both"/>
        <w:rPr>
          <w:b/>
          <w:sz w:val="24"/>
          <w:szCs w:val="24"/>
        </w:rPr>
      </w:pPr>
      <w:r w:rsidRPr="006B3767">
        <w:rPr>
          <w:b/>
          <w:sz w:val="24"/>
          <w:szCs w:val="24"/>
        </w:rPr>
        <w:t xml:space="preserve">2.4 Gıda Mikrobiyolojisinde İlk Zamanlarındaki Gelişmeler </w:t>
      </w:r>
    </w:p>
    <w:p w:rsidR="003F7BD0" w:rsidRPr="006B3767" w:rsidRDefault="003F7BD0" w:rsidP="003F7BD0">
      <w:pPr>
        <w:ind w:firstLine="540"/>
        <w:jc w:val="both"/>
        <w:rPr>
          <w:sz w:val="24"/>
          <w:szCs w:val="24"/>
        </w:rPr>
      </w:pPr>
      <w:r w:rsidRPr="006B3767">
        <w:rPr>
          <w:sz w:val="24"/>
          <w:szCs w:val="24"/>
        </w:rPr>
        <w:t xml:space="preserve">Mantıksal kavram olarak düşünüldüğünde, avcılık ve tarım işleriyle uğraşan atalarımızın, gıda kaynaklı hastalıklar ve gıdalardaki bozulmaların farkında oldukları kabul edilmektedir. Geçmişte, gıdalar buz veya ateş kullanarak güvenli hale getirilmiştir. Milattan önce 8000 civarında tarım ve hayvancılık benimsenerek evcileştirilme dönemine geçildi. Gıdaların korunması, normal </w:t>
      </w:r>
      <w:r w:rsidRPr="006B3767">
        <w:rPr>
          <w:sz w:val="24"/>
          <w:szCs w:val="24"/>
        </w:rPr>
        <w:lastRenderedPageBreak/>
        <w:t>gıdaların üretilmesi ile önemli hale geldi. Milattan önce 8000-1000 arasında birçok gıdada koruma metotları; kurutma, pişirme, fırınlama, tütsüleme, tuzlama, şekerleme (bal kullanılarak), düşük sıcaklıkta depolama (buz içerisinde), havasız ortamlarda (yeraltında depolama), fermentasyon (meyveler, sebzeler, tahıllar ve süt), turşu yapımı ve baharatlama yöntemleri muhtemelen gıdaların daha az bozulması amacıyla kullanılmıştır</w:t>
      </w:r>
      <w:r>
        <w:rPr>
          <w:sz w:val="24"/>
          <w:szCs w:val="24"/>
        </w:rPr>
        <w:t xml:space="preserve"> </w:t>
      </w:r>
      <w:r>
        <w:rPr>
          <w:sz w:val="24"/>
          <w:szCs w:val="24"/>
        </w:rPr>
        <w:fldChar w:fldCharType="begin" w:fldLock="1"/>
      </w:r>
      <w:r>
        <w:rPr>
          <w:sz w:val="24"/>
          <w:szCs w:val="24"/>
        </w:rPr>
        <w:instrText>ADDIN CSL_CITATION {"citationItems":[{"id":"ITEM-1","itemData":{"author":[{"dropping-particle":"","family":"Baylan","given":"O.","non-dropping-particle":"","parse-names":false,"suffix":""},{"dropping-particle":"","family":"Erdoğan","given":"Ö.","non-dropping-particle":"","parse-names":false,"suffix":""}],"edition":"10","id":"ITEM-1","issued":{"date-parts":[["2017"]]},"publisher":"İstanbul Tıp Kitabevleri","publisher-place":"İstanbul","title":"Burton Sağlık Bilimlerinde Mikrobiyoloji","type":"book"},"uris":["http://www.mendeley.com/documents/?uuid=647bf9a8-ca06-4884-a1d9-5a15f26e541d"]}],"mendeley":{"formattedCitation":"(Baylan &amp; Erdoğan, 2017)","plainTextFormattedCitation":"(Baylan &amp; Erdoğan, 2017)","previouslyFormattedCitation":"(Baylan &amp; Erdoğan, 2017)"},"properties":{"noteIndex":0},"schema":"https://github.com/citation-style-language/schema/raw/master/csl-citation.json"}</w:instrText>
      </w:r>
      <w:r>
        <w:rPr>
          <w:sz w:val="24"/>
          <w:szCs w:val="24"/>
        </w:rPr>
        <w:fldChar w:fldCharType="separate"/>
      </w:r>
      <w:r w:rsidRPr="00E87FCF">
        <w:rPr>
          <w:noProof/>
          <w:sz w:val="24"/>
          <w:szCs w:val="24"/>
        </w:rPr>
        <w:t>(Baylan &amp; Erdoğan, 2017)</w:t>
      </w:r>
      <w:r>
        <w:rPr>
          <w:sz w:val="24"/>
          <w:szCs w:val="24"/>
        </w:rPr>
        <w:fldChar w:fldCharType="end"/>
      </w:r>
      <w:r w:rsidRPr="006B3767">
        <w:rPr>
          <w:sz w:val="24"/>
          <w:szCs w:val="24"/>
        </w:rPr>
        <w:t xml:space="preserve">. </w:t>
      </w:r>
    </w:p>
    <w:p w:rsidR="003F7BD0" w:rsidRPr="006B3767" w:rsidRDefault="003F7BD0" w:rsidP="003F7BD0">
      <w:pPr>
        <w:ind w:firstLine="540"/>
        <w:jc w:val="both"/>
        <w:rPr>
          <w:sz w:val="24"/>
          <w:szCs w:val="24"/>
        </w:rPr>
      </w:pPr>
      <w:r w:rsidRPr="006B3767">
        <w:rPr>
          <w:sz w:val="24"/>
          <w:szCs w:val="24"/>
        </w:rPr>
        <w:t xml:space="preserve">Leeuwenhoek tarafından </w:t>
      </w:r>
      <w:smartTag w:uri="urn:schemas-microsoft-com:office:smarttags" w:element="metricconverter">
        <w:smartTagPr>
          <w:attr w:name="ProductID" w:val="1670’"/>
        </w:smartTagPr>
        <w:r w:rsidRPr="006B3767">
          <w:rPr>
            <w:sz w:val="24"/>
            <w:szCs w:val="24"/>
          </w:rPr>
          <w:t>1670’</w:t>
        </w:r>
      </w:smartTag>
      <w:r w:rsidRPr="006B3767">
        <w:rPr>
          <w:sz w:val="24"/>
          <w:szCs w:val="24"/>
        </w:rPr>
        <w:t xml:space="preserve"> li yıllarda, her yerde varlığı keşfedilen mikroorganizmaların gıda bozulması, gıda fermentasyonu ve gıda kaynaklı hastalıklara neden olacağı düşünülmüşdü. 19. yüzyıldan önce 1870’lerde, birçok bilim adamı Pasteur tarafından ortaya atılan gıda mikroorganizmalarını incelemeye başlamıştı</w:t>
      </w:r>
      <w:r>
        <w:rPr>
          <w:sz w:val="24"/>
          <w:szCs w:val="24"/>
        </w:rPr>
        <w:t xml:space="preserve"> </w:t>
      </w:r>
      <w:r>
        <w:rPr>
          <w:sz w:val="24"/>
          <w:szCs w:val="24"/>
        </w:rPr>
        <w:fldChar w:fldCharType="begin" w:fldLock="1"/>
      </w:r>
      <w:r>
        <w:rPr>
          <w:sz w:val="24"/>
          <w:szCs w:val="24"/>
        </w:rPr>
        <w:instrText>ADDIN CSL_CITATION {"citationItems":[{"id":"ITEM-1","itemData":{"author":[{"dropping-particle":"","family":"TGK","given":"","non-dropping-particle":"","parse-names":false,"suffix":""}],"id":"ITEM-1","issued":{"date-parts":[["2022"]]},"publisher-place":"Ankara","title":"Türk Gıda Kodeksi Fermente Süt Ürünleri Tebliği (No: 2022/44). Türk Gıda Kodeksi (TGK), Resmi Gazete Tarihi: 16.02.2009 sayı: 27143, Ankara.","type":"report"},"uris":["http://www.mendeley.com/documents/?uuid=6ba66800-adaa-4900-b83c-acfe5b2acfee"]}],"mendeley":{"formattedCitation":"(TGK, 2022)","plainTextFormattedCitation":"(TGK, 2022)","previouslyFormattedCitation":"(TGK, 2022)"},"properties":{"noteIndex":0},"schema":"https://github.com/citation-style-language/schema/raw/master/csl-citation.json"}</w:instrText>
      </w:r>
      <w:r>
        <w:rPr>
          <w:sz w:val="24"/>
          <w:szCs w:val="24"/>
        </w:rPr>
        <w:fldChar w:fldCharType="separate"/>
      </w:r>
      <w:r w:rsidRPr="009201D2">
        <w:rPr>
          <w:noProof/>
          <w:sz w:val="24"/>
          <w:szCs w:val="24"/>
        </w:rPr>
        <w:t>(TGK, 2022)</w:t>
      </w:r>
      <w:r>
        <w:rPr>
          <w:sz w:val="24"/>
          <w:szCs w:val="24"/>
        </w:rPr>
        <w:fldChar w:fldCharType="end"/>
      </w:r>
      <w:r w:rsidRPr="006B3767">
        <w:rPr>
          <w:sz w:val="24"/>
          <w:szCs w:val="24"/>
        </w:rPr>
        <w:t>. Bununla 20. yüzyıl için mikrobiyolojide yapılacak çalışmaların temel taşları oturmuştu. 19. yüzyılda gıda muhafazası, gıdalarda bozulmalar ve gıda zehirlenmeleri tarihi ile ilgili en önemli olayların bazıları aşağıdaki şekilde listelenmiştir.</w:t>
      </w:r>
    </w:p>
    <w:p w:rsidR="003F7BD0" w:rsidRPr="006B3767" w:rsidRDefault="003F7BD0" w:rsidP="003F7BD0">
      <w:pPr>
        <w:jc w:val="both"/>
        <w:rPr>
          <w:b/>
          <w:sz w:val="24"/>
          <w:szCs w:val="24"/>
        </w:rPr>
      </w:pPr>
    </w:p>
    <w:p w:rsidR="003F7BD0" w:rsidRPr="006B3767" w:rsidRDefault="003F7BD0" w:rsidP="003F7BD0">
      <w:pPr>
        <w:jc w:val="both"/>
        <w:rPr>
          <w:b/>
          <w:sz w:val="24"/>
          <w:szCs w:val="24"/>
        </w:rPr>
      </w:pPr>
      <w:r w:rsidRPr="006B3767">
        <w:rPr>
          <w:b/>
          <w:sz w:val="24"/>
          <w:szCs w:val="24"/>
        </w:rPr>
        <w:t>2.5. Gıda Mikrobiyolojisi: Güncel Durumu</w:t>
      </w:r>
    </w:p>
    <w:p w:rsidR="003F7BD0" w:rsidRDefault="003F7BD0" w:rsidP="003F7BD0">
      <w:pPr>
        <w:autoSpaceDE w:val="0"/>
        <w:autoSpaceDN w:val="0"/>
        <w:adjustRightInd w:val="0"/>
        <w:jc w:val="both"/>
        <w:rPr>
          <w:sz w:val="24"/>
          <w:szCs w:val="24"/>
        </w:rPr>
      </w:pPr>
      <w:r w:rsidRPr="006B3767">
        <w:rPr>
          <w:sz w:val="24"/>
          <w:szCs w:val="24"/>
        </w:rPr>
        <w:t>20. yüzyılın başlarında, özellikle gıdalarda, başta patojen bakteriler olmak üzere, mikroorganizmaların önemini ve birlikte yaşamlarının anlaşılması için çalışmalar devam etmiştir. Mikroorganizmaların izolasyonu ve identifikasyonunda özel metotlar geliştirilmiştir. Mikroorganizmaların bulaşmasının azaltılması için gıdaların saklanmasında sanitasyonun önemi artmıştır. Bozulmaların ve patojenik bakterilerin öldürülmesi ve çoğalmasının engellenmesi için de özel yöntemler üzerinde çalışılmıştır. Başta süt fermentasyonu olmak üzere, gıda fermentasyonlarında yararlı bakteri kaynaklarının izolasyonu üzerinde de yoğun ilgi olmuştur. 1950 yılından sonra gıda mikrobiyolojisi yeni bir alana giriş yapmıştır.  Gıdaların ve bunların çevresindeki mikrobiyal etkileşimlerin çeşitli tiplerinin biyolojik karekteristikleri, fizyolojileri, biyokimyası ve mikrobiyal fizyolojisi, biyokimyası, genetiği ve immunolojisi üzerine bilgiler, gıda mikrobiyolojisinde yeni dosyalar açılmasına yardımcı olmuştur. Son yıllarda gıda fermentasyonu ve probiyotikler, gıda bozulması, gıda kaynaklı hastalıklar ve bazı diğer konulara yer verilmektedir</w:t>
      </w:r>
      <w:r>
        <w:rPr>
          <w:sz w:val="24"/>
          <w:szCs w:val="24"/>
        </w:rPr>
        <w:t xml:space="preserve"> </w:t>
      </w:r>
      <w:r>
        <w:rPr>
          <w:sz w:val="24"/>
          <w:szCs w:val="24"/>
        </w:rPr>
        <w:fldChar w:fldCharType="begin" w:fldLock="1"/>
      </w:r>
      <w:r>
        <w:rPr>
          <w:sz w:val="24"/>
          <w:szCs w:val="24"/>
        </w:rPr>
        <w:instrText>ADDIN CSL_CITATION {"citationItems":[{"id":"ITEM-1","itemData":{"URL":"http://www.tuik.gov.tr/ hayvancilik.app/hayvancilik.zul","author":[{"dropping-particle":"","family":"TÜİK","given":"","non-dropping-particle":"","parse-names":false,"suffix":""}],"container-title":"Türkiye İstatistik Kurumu","id":"ITEM-1","issued":{"date-parts":[["2010"]]},"publisher-place":"Ankara","title":"Hayvancılık İstatistikleri.","type":"webpage"},"uris":["http://www.mendeley.com/documents/?uuid=6b42f057-fc7a-4732-9ed6-7ea8b8372178"]}],"mendeley":{"formattedCitation":"(TÜİK, 2010)","plainTextFormattedCitation":"(TÜİK, 2010)","previouslyFormattedCitation":"(TÜİK, 2010)"},"properties":{"noteIndex":0},"schema":"https://github.com/citation-style-language/schema/raw/master/csl-citation.json"}</w:instrText>
      </w:r>
      <w:r>
        <w:rPr>
          <w:sz w:val="24"/>
          <w:szCs w:val="24"/>
        </w:rPr>
        <w:fldChar w:fldCharType="separate"/>
      </w:r>
      <w:r w:rsidRPr="009201D2">
        <w:rPr>
          <w:noProof/>
          <w:sz w:val="24"/>
          <w:szCs w:val="24"/>
        </w:rPr>
        <w:t>(TÜİK, 2010)</w:t>
      </w:r>
      <w:r>
        <w:rPr>
          <w:sz w:val="24"/>
          <w:szCs w:val="24"/>
        </w:rPr>
        <w:fldChar w:fldCharType="end"/>
      </w:r>
      <w:r w:rsidRPr="006B3767">
        <w:rPr>
          <w:sz w:val="24"/>
          <w:szCs w:val="24"/>
        </w:rPr>
        <w:t xml:space="preserve">. </w:t>
      </w:r>
    </w:p>
    <w:p w:rsidR="003F7BD0" w:rsidRDefault="003F7BD0" w:rsidP="003F7BD0">
      <w:pPr>
        <w:autoSpaceDE w:val="0"/>
        <w:autoSpaceDN w:val="0"/>
        <w:adjustRightInd w:val="0"/>
        <w:jc w:val="both"/>
        <w:rPr>
          <w:sz w:val="24"/>
          <w:szCs w:val="24"/>
        </w:rPr>
      </w:pPr>
    </w:p>
    <w:p w:rsidR="003F7BD0" w:rsidRPr="006B3767" w:rsidRDefault="003F7BD0" w:rsidP="003F7BD0">
      <w:pPr>
        <w:autoSpaceDE w:val="0"/>
        <w:autoSpaceDN w:val="0"/>
        <w:adjustRightInd w:val="0"/>
        <w:jc w:val="both"/>
        <w:rPr>
          <w:b/>
          <w:sz w:val="24"/>
          <w:szCs w:val="24"/>
        </w:rPr>
      </w:pPr>
      <w:r w:rsidRPr="006B3767">
        <w:rPr>
          <w:b/>
          <w:sz w:val="24"/>
          <w:szCs w:val="24"/>
        </w:rPr>
        <w:t>2.5.1. Gıda fermentasyonu/probiyotikler</w:t>
      </w:r>
    </w:p>
    <w:p w:rsidR="003F7BD0" w:rsidRPr="006B3767" w:rsidRDefault="003F7BD0" w:rsidP="003F7BD0">
      <w:pPr>
        <w:autoSpaceDE w:val="0"/>
        <w:autoSpaceDN w:val="0"/>
        <w:adjustRightInd w:val="0"/>
        <w:jc w:val="both"/>
        <w:rPr>
          <w:sz w:val="24"/>
          <w:szCs w:val="24"/>
        </w:rPr>
      </w:pPr>
      <w:r w:rsidRPr="006B3767">
        <w:rPr>
          <w:sz w:val="24"/>
          <w:szCs w:val="24"/>
        </w:rPr>
        <w:t xml:space="preserve">Fermentasyon </w:t>
      </w:r>
      <w:hyperlink r:id="rId8" w:tooltip="Anaerobik" w:history="1">
        <w:r w:rsidRPr="006B3767">
          <w:rPr>
            <w:rStyle w:val="Kpr"/>
            <w:color w:val="auto"/>
            <w:sz w:val="24"/>
            <w:szCs w:val="24"/>
          </w:rPr>
          <w:t>anaerobik</w:t>
        </w:r>
      </w:hyperlink>
      <w:r w:rsidRPr="006B3767">
        <w:rPr>
          <w:sz w:val="24"/>
          <w:szCs w:val="24"/>
        </w:rPr>
        <w:t xml:space="preserve"> şartlarda, yani </w:t>
      </w:r>
      <w:hyperlink r:id="rId9" w:tooltip="Oksidatif fosforilasyon" w:history="1">
        <w:r w:rsidRPr="006B3767">
          <w:rPr>
            <w:rStyle w:val="Kpr"/>
            <w:color w:val="auto"/>
            <w:sz w:val="24"/>
            <w:szCs w:val="24"/>
          </w:rPr>
          <w:t>oksidatif fosforilasyon</w:t>
        </w:r>
      </w:hyperlink>
      <w:r w:rsidRPr="006B3767">
        <w:rPr>
          <w:sz w:val="24"/>
          <w:szCs w:val="24"/>
        </w:rPr>
        <w:t xml:space="preserve"> olamadığı durumlarda, </w:t>
      </w:r>
      <w:hyperlink r:id="rId10" w:tooltip="Glikoliz" w:history="1">
        <w:r w:rsidRPr="006B3767">
          <w:rPr>
            <w:rStyle w:val="Kpr"/>
            <w:color w:val="auto"/>
            <w:sz w:val="24"/>
            <w:szCs w:val="24"/>
          </w:rPr>
          <w:t>glikoliz</w:t>
        </w:r>
      </w:hyperlink>
      <w:r w:rsidRPr="006B3767">
        <w:rPr>
          <w:sz w:val="24"/>
          <w:szCs w:val="24"/>
        </w:rPr>
        <w:t xml:space="preserve"> yoluyla </w:t>
      </w:r>
      <w:hyperlink r:id="rId11" w:tooltip="Adenozin trifosfat" w:history="1">
        <w:r w:rsidRPr="006B3767">
          <w:rPr>
            <w:rStyle w:val="Kpr"/>
            <w:color w:val="auto"/>
            <w:sz w:val="24"/>
            <w:szCs w:val="24"/>
          </w:rPr>
          <w:t>ATP</w:t>
        </w:r>
      </w:hyperlink>
      <w:r w:rsidRPr="006B3767">
        <w:rPr>
          <w:sz w:val="24"/>
          <w:szCs w:val="24"/>
        </w:rPr>
        <w:t xml:space="preserve"> üretimini sağlayan önemli bir biyokimyasal süreçtir. Fermentasyon ve probiyotiklerle ilgili yapılan çalışmalar şunlardır:</w:t>
      </w:r>
    </w:p>
    <w:p w:rsidR="003F7BD0" w:rsidRPr="006B3767" w:rsidRDefault="003F7BD0" w:rsidP="003F7BD0">
      <w:pPr>
        <w:numPr>
          <w:ilvl w:val="0"/>
          <w:numId w:val="40"/>
        </w:numPr>
        <w:tabs>
          <w:tab w:val="clear" w:pos="720"/>
          <w:tab w:val="num" w:pos="900"/>
        </w:tabs>
        <w:autoSpaceDE w:val="0"/>
        <w:autoSpaceDN w:val="0"/>
        <w:adjustRightInd w:val="0"/>
        <w:ind w:left="900"/>
        <w:jc w:val="both"/>
        <w:rPr>
          <w:sz w:val="24"/>
          <w:szCs w:val="24"/>
        </w:rPr>
      </w:pPr>
      <w:r w:rsidRPr="006B3767">
        <w:rPr>
          <w:sz w:val="24"/>
          <w:szCs w:val="24"/>
        </w:rPr>
        <w:t>Türler arasında genetik transferle istenilen metabolik aktivitedeki türlerin geliştirilmesi</w:t>
      </w:r>
    </w:p>
    <w:p w:rsidR="003F7BD0" w:rsidRPr="006B3767" w:rsidRDefault="003F7BD0" w:rsidP="003F7BD0">
      <w:pPr>
        <w:numPr>
          <w:ilvl w:val="0"/>
          <w:numId w:val="40"/>
        </w:numPr>
        <w:tabs>
          <w:tab w:val="clear" w:pos="720"/>
          <w:tab w:val="num" w:pos="900"/>
        </w:tabs>
        <w:autoSpaceDE w:val="0"/>
        <w:autoSpaceDN w:val="0"/>
        <w:adjustRightInd w:val="0"/>
        <w:ind w:left="900"/>
        <w:jc w:val="both"/>
        <w:rPr>
          <w:sz w:val="24"/>
          <w:szCs w:val="24"/>
        </w:rPr>
      </w:pPr>
      <w:r w:rsidRPr="006B3767">
        <w:rPr>
          <w:sz w:val="24"/>
          <w:szCs w:val="24"/>
        </w:rPr>
        <w:t>Bakteriofajlara dirençli laktik asit bakterilerinin geliştirilmesi</w:t>
      </w:r>
    </w:p>
    <w:p w:rsidR="003F7BD0" w:rsidRPr="006B3767" w:rsidRDefault="003F7BD0" w:rsidP="003F7BD0">
      <w:pPr>
        <w:numPr>
          <w:ilvl w:val="0"/>
          <w:numId w:val="40"/>
        </w:numPr>
        <w:tabs>
          <w:tab w:val="clear" w:pos="720"/>
          <w:tab w:val="num" w:pos="900"/>
        </w:tabs>
        <w:autoSpaceDE w:val="0"/>
        <w:autoSpaceDN w:val="0"/>
        <w:adjustRightInd w:val="0"/>
        <w:ind w:left="900"/>
        <w:jc w:val="both"/>
        <w:rPr>
          <w:sz w:val="24"/>
          <w:szCs w:val="24"/>
        </w:rPr>
      </w:pPr>
      <w:r w:rsidRPr="006B3767">
        <w:rPr>
          <w:sz w:val="24"/>
          <w:szCs w:val="24"/>
        </w:rPr>
        <w:t>İmmunite proteinlerini taşımak için laktik asit bakterilerinin kullanım metodlarının geliştirilmesi</w:t>
      </w:r>
    </w:p>
    <w:p w:rsidR="003F7BD0" w:rsidRPr="006B3767" w:rsidRDefault="003F7BD0" w:rsidP="003F7BD0">
      <w:pPr>
        <w:numPr>
          <w:ilvl w:val="0"/>
          <w:numId w:val="40"/>
        </w:numPr>
        <w:tabs>
          <w:tab w:val="clear" w:pos="720"/>
          <w:tab w:val="num" w:pos="900"/>
        </w:tabs>
        <w:autoSpaceDE w:val="0"/>
        <w:autoSpaceDN w:val="0"/>
        <w:adjustRightInd w:val="0"/>
        <w:ind w:left="900"/>
        <w:jc w:val="both"/>
        <w:rPr>
          <w:sz w:val="24"/>
          <w:szCs w:val="24"/>
        </w:rPr>
      </w:pPr>
      <w:r w:rsidRPr="006B3767">
        <w:rPr>
          <w:sz w:val="24"/>
          <w:szCs w:val="24"/>
        </w:rPr>
        <w:t>Karekteristiklerinin daha iyi anlaşılabilmesi için önemli laktik asit bakterilerinin ve bakteriofajların genomlarının sıralanması</w:t>
      </w:r>
    </w:p>
    <w:p w:rsidR="003F7BD0" w:rsidRPr="006B3767" w:rsidRDefault="003F7BD0" w:rsidP="003F7BD0">
      <w:pPr>
        <w:numPr>
          <w:ilvl w:val="0"/>
          <w:numId w:val="40"/>
        </w:numPr>
        <w:tabs>
          <w:tab w:val="clear" w:pos="720"/>
          <w:tab w:val="num" w:pos="900"/>
        </w:tabs>
        <w:autoSpaceDE w:val="0"/>
        <w:autoSpaceDN w:val="0"/>
        <w:adjustRightInd w:val="0"/>
        <w:ind w:left="900"/>
        <w:jc w:val="both"/>
        <w:rPr>
          <w:sz w:val="24"/>
          <w:szCs w:val="24"/>
        </w:rPr>
      </w:pPr>
      <w:r w:rsidRPr="006B3767">
        <w:rPr>
          <w:sz w:val="24"/>
          <w:szCs w:val="24"/>
        </w:rPr>
        <w:t>İstenilen bakteriler ve onların antimikrobiyal metabolitleri kullanılarak gıdaların biyolojik yöntemlerle koruması</w:t>
      </w:r>
    </w:p>
    <w:p w:rsidR="003F7BD0" w:rsidRPr="006B3767" w:rsidRDefault="003F7BD0" w:rsidP="003F7BD0">
      <w:pPr>
        <w:numPr>
          <w:ilvl w:val="0"/>
          <w:numId w:val="40"/>
        </w:numPr>
        <w:tabs>
          <w:tab w:val="clear" w:pos="720"/>
          <w:tab w:val="num" w:pos="900"/>
        </w:tabs>
        <w:autoSpaceDE w:val="0"/>
        <w:autoSpaceDN w:val="0"/>
        <w:adjustRightInd w:val="0"/>
        <w:ind w:left="900"/>
        <w:jc w:val="both"/>
        <w:rPr>
          <w:sz w:val="24"/>
          <w:szCs w:val="24"/>
        </w:rPr>
      </w:pPr>
      <w:r w:rsidRPr="006B3767">
        <w:rPr>
          <w:sz w:val="24"/>
          <w:szCs w:val="24"/>
        </w:rPr>
        <w:t>Probiyotik bakterilerin önemli karekteristiklerini anlama ve istenilen türlerin geliştirilmesi</w:t>
      </w:r>
    </w:p>
    <w:p w:rsidR="003F7BD0" w:rsidRPr="006B3767" w:rsidRDefault="003F7BD0" w:rsidP="003F7BD0">
      <w:pPr>
        <w:numPr>
          <w:ilvl w:val="0"/>
          <w:numId w:val="40"/>
        </w:numPr>
        <w:tabs>
          <w:tab w:val="clear" w:pos="720"/>
          <w:tab w:val="num" w:pos="900"/>
        </w:tabs>
        <w:autoSpaceDE w:val="0"/>
        <w:autoSpaceDN w:val="0"/>
        <w:adjustRightInd w:val="0"/>
        <w:ind w:left="900"/>
        <w:jc w:val="both"/>
        <w:rPr>
          <w:sz w:val="24"/>
          <w:szCs w:val="24"/>
        </w:rPr>
      </w:pPr>
      <w:r w:rsidRPr="006B3767">
        <w:rPr>
          <w:sz w:val="24"/>
          <w:szCs w:val="24"/>
        </w:rPr>
        <w:t xml:space="preserve">Gıda işlemlerinde direkt kullanım için starter kültür üretiminin etkili metodlarının belirlenmesi </w:t>
      </w:r>
    </w:p>
    <w:p w:rsidR="003F7BD0" w:rsidRPr="006B3767" w:rsidRDefault="003F7BD0" w:rsidP="003F7BD0">
      <w:pPr>
        <w:autoSpaceDE w:val="0"/>
        <w:autoSpaceDN w:val="0"/>
        <w:adjustRightInd w:val="0"/>
        <w:ind w:left="720" w:hanging="180"/>
        <w:rPr>
          <w:sz w:val="24"/>
          <w:szCs w:val="24"/>
        </w:rPr>
      </w:pPr>
      <w:r w:rsidRPr="006B3767">
        <w:rPr>
          <w:sz w:val="24"/>
          <w:szCs w:val="24"/>
        </w:rPr>
        <w:t xml:space="preserve"> </w:t>
      </w:r>
    </w:p>
    <w:p w:rsidR="003F7BD0" w:rsidRPr="006B3767" w:rsidRDefault="003F7BD0" w:rsidP="003F7BD0">
      <w:pPr>
        <w:autoSpaceDE w:val="0"/>
        <w:autoSpaceDN w:val="0"/>
        <w:adjustRightInd w:val="0"/>
        <w:ind w:firstLine="540"/>
        <w:jc w:val="both"/>
        <w:rPr>
          <w:b/>
          <w:sz w:val="24"/>
          <w:szCs w:val="24"/>
        </w:rPr>
      </w:pPr>
      <w:r w:rsidRPr="006B3767">
        <w:rPr>
          <w:b/>
          <w:sz w:val="24"/>
          <w:szCs w:val="24"/>
        </w:rPr>
        <w:t>b) Gıda bozulması</w:t>
      </w:r>
    </w:p>
    <w:p w:rsidR="003F7BD0" w:rsidRPr="006B3767" w:rsidRDefault="003F7BD0" w:rsidP="003F7BD0">
      <w:pPr>
        <w:autoSpaceDE w:val="0"/>
        <w:autoSpaceDN w:val="0"/>
        <w:adjustRightInd w:val="0"/>
        <w:ind w:left="720" w:hanging="180"/>
        <w:jc w:val="both"/>
        <w:rPr>
          <w:sz w:val="24"/>
          <w:szCs w:val="24"/>
        </w:rPr>
      </w:pPr>
      <w:r w:rsidRPr="006B3767">
        <w:rPr>
          <w:sz w:val="24"/>
          <w:szCs w:val="24"/>
        </w:rPr>
        <w:t>Gıda bozulmaları ile ilgili konuları şu şekilde belirtebiliriz;</w:t>
      </w:r>
    </w:p>
    <w:p w:rsidR="003F7BD0" w:rsidRPr="006B3767" w:rsidRDefault="003F7BD0" w:rsidP="003F7BD0">
      <w:pPr>
        <w:numPr>
          <w:ilvl w:val="0"/>
          <w:numId w:val="29"/>
        </w:numPr>
        <w:tabs>
          <w:tab w:val="clear" w:pos="720"/>
          <w:tab w:val="num" w:pos="426"/>
          <w:tab w:val="left" w:pos="900"/>
        </w:tabs>
        <w:autoSpaceDE w:val="0"/>
        <w:autoSpaceDN w:val="0"/>
        <w:adjustRightInd w:val="0"/>
        <w:ind w:left="900"/>
        <w:jc w:val="both"/>
        <w:rPr>
          <w:sz w:val="24"/>
          <w:szCs w:val="24"/>
        </w:rPr>
      </w:pPr>
      <w:r w:rsidRPr="006B3767">
        <w:rPr>
          <w:sz w:val="24"/>
          <w:szCs w:val="24"/>
        </w:rPr>
        <w:t>Gıda işleme ve muhafaza metodlarındaki son değişmelerle ilişkili olarak yeni bozulma etkeni bakterilerin kontrolü ve belirlenmesi</w:t>
      </w:r>
    </w:p>
    <w:p w:rsidR="003F7BD0" w:rsidRPr="006B3767" w:rsidRDefault="003F7BD0" w:rsidP="003F7BD0">
      <w:pPr>
        <w:numPr>
          <w:ilvl w:val="0"/>
          <w:numId w:val="29"/>
        </w:numPr>
        <w:tabs>
          <w:tab w:val="clear" w:pos="720"/>
          <w:tab w:val="num" w:pos="426"/>
          <w:tab w:val="left" w:pos="900"/>
        </w:tabs>
        <w:autoSpaceDE w:val="0"/>
        <w:autoSpaceDN w:val="0"/>
        <w:adjustRightInd w:val="0"/>
        <w:ind w:left="900"/>
        <w:jc w:val="both"/>
        <w:rPr>
          <w:sz w:val="24"/>
          <w:szCs w:val="24"/>
        </w:rPr>
      </w:pPr>
      <w:r w:rsidRPr="006B3767">
        <w:rPr>
          <w:sz w:val="24"/>
          <w:szCs w:val="24"/>
        </w:rPr>
        <w:lastRenderedPageBreak/>
        <w:t>Soğutularak veya dondurularak raf ömrü uzatılan gıdaların bakteriyel enzimlerinden dolayı bozulması</w:t>
      </w:r>
    </w:p>
    <w:p w:rsidR="003F7BD0" w:rsidRPr="006B3767" w:rsidRDefault="003F7BD0" w:rsidP="003F7BD0">
      <w:pPr>
        <w:numPr>
          <w:ilvl w:val="0"/>
          <w:numId w:val="29"/>
        </w:numPr>
        <w:tabs>
          <w:tab w:val="clear" w:pos="720"/>
          <w:tab w:val="num" w:pos="426"/>
          <w:tab w:val="left" w:pos="900"/>
        </w:tabs>
        <w:autoSpaceDE w:val="0"/>
        <w:autoSpaceDN w:val="0"/>
        <w:adjustRightInd w:val="0"/>
        <w:ind w:left="900"/>
        <w:jc w:val="both"/>
        <w:rPr>
          <w:sz w:val="24"/>
          <w:szCs w:val="24"/>
        </w:rPr>
      </w:pPr>
      <w:r w:rsidRPr="006B3767">
        <w:rPr>
          <w:sz w:val="24"/>
          <w:szCs w:val="24"/>
        </w:rPr>
        <w:t>Gıdalarda bozulma yapan bakterilerin metabolitlerin belirlenmesi için moleküler metodların geliştirilmesi</w:t>
      </w:r>
    </w:p>
    <w:p w:rsidR="003F7BD0" w:rsidRPr="006B3767" w:rsidRDefault="003F7BD0" w:rsidP="003F7BD0">
      <w:pPr>
        <w:numPr>
          <w:ilvl w:val="0"/>
          <w:numId w:val="29"/>
        </w:numPr>
        <w:tabs>
          <w:tab w:val="clear" w:pos="720"/>
          <w:tab w:val="num" w:pos="426"/>
          <w:tab w:val="left" w:pos="900"/>
        </w:tabs>
        <w:autoSpaceDE w:val="0"/>
        <w:autoSpaceDN w:val="0"/>
        <w:adjustRightInd w:val="0"/>
        <w:ind w:left="900"/>
        <w:jc w:val="both"/>
        <w:rPr>
          <w:sz w:val="24"/>
          <w:szCs w:val="24"/>
        </w:rPr>
      </w:pPr>
      <w:r w:rsidRPr="006B3767">
        <w:rPr>
          <w:sz w:val="24"/>
          <w:szCs w:val="24"/>
        </w:rPr>
        <w:t>Zararlı bakteriler için antimikrobiyal koruyucuların dirençleri üzerine çevresel faktörlerin öneminin belirlenmesi.</w:t>
      </w:r>
    </w:p>
    <w:p w:rsidR="003F7BD0" w:rsidRPr="006B3767" w:rsidRDefault="003F7BD0" w:rsidP="003F7BD0">
      <w:pPr>
        <w:autoSpaceDE w:val="0"/>
        <w:autoSpaceDN w:val="0"/>
        <w:adjustRightInd w:val="0"/>
        <w:ind w:left="360"/>
        <w:jc w:val="both"/>
        <w:rPr>
          <w:sz w:val="24"/>
          <w:szCs w:val="24"/>
        </w:rPr>
      </w:pPr>
    </w:p>
    <w:p w:rsidR="003F7BD0" w:rsidRPr="006B3767" w:rsidRDefault="003F7BD0" w:rsidP="003F7BD0">
      <w:pPr>
        <w:autoSpaceDE w:val="0"/>
        <w:autoSpaceDN w:val="0"/>
        <w:adjustRightInd w:val="0"/>
        <w:ind w:firstLine="540"/>
        <w:jc w:val="both"/>
        <w:rPr>
          <w:b/>
          <w:sz w:val="24"/>
          <w:szCs w:val="24"/>
        </w:rPr>
      </w:pPr>
      <w:r w:rsidRPr="006B3767">
        <w:rPr>
          <w:b/>
          <w:sz w:val="24"/>
          <w:szCs w:val="24"/>
        </w:rPr>
        <w:t xml:space="preserve">c) Gıda kaynaklı hastalıklar </w:t>
      </w:r>
    </w:p>
    <w:p w:rsidR="003F7BD0" w:rsidRPr="006B3767" w:rsidRDefault="003F7BD0" w:rsidP="003F7BD0">
      <w:pPr>
        <w:tabs>
          <w:tab w:val="left" w:pos="900"/>
        </w:tabs>
        <w:autoSpaceDE w:val="0"/>
        <w:autoSpaceDN w:val="0"/>
        <w:adjustRightInd w:val="0"/>
        <w:ind w:left="900" w:hanging="360"/>
        <w:jc w:val="both"/>
        <w:rPr>
          <w:sz w:val="24"/>
          <w:szCs w:val="24"/>
        </w:rPr>
      </w:pPr>
      <w:r w:rsidRPr="006B3767">
        <w:rPr>
          <w:sz w:val="24"/>
          <w:szCs w:val="24"/>
        </w:rPr>
        <w:t>Gıda kaynaklı hastalıklarla ilgili konuları şu şekilde belirtebiliriz;</w:t>
      </w:r>
    </w:p>
    <w:p w:rsidR="003F7BD0" w:rsidRPr="006B3767" w:rsidRDefault="003F7BD0" w:rsidP="003F7BD0">
      <w:pPr>
        <w:numPr>
          <w:ilvl w:val="0"/>
          <w:numId w:val="30"/>
        </w:numPr>
        <w:tabs>
          <w:tab w:val="clear" w:pos="720"/>
          <w:tab w:val="num" w:pos="284"/>
          <w:tab w:val="left" w:pos="900"/>
        </w:tabs>
        <w:autoSpaceDE w:val="0"/>
        <w:autoSpaceDN w:val="0"/>
        <w:adjustRightInd w:val="0"/>
        <w:ind w:left="900"/>
        <w:jc w:val="both"/>
        <w:rPr>
          <w:sz w:val="24"/>
          <w:szCs w:val="24"/>
        </w:rPr>
      </w:pPr>
      <w:r w:rsidRPr="006B3767">
        <w:rPr>
          <w:sz w:val="24"/>
          <w:szCs w:val="24"/>
        </w:rPr>
        <w:t>Kontamine olmuş gıdalardan acil olarak gıda kaynaklı patojenik bakterilerin teşhisi için metodların geliştirilmesi</w:t>
      </w:r>
    </w:p>
    <w:p w:rsidR="003F7BD0" w:rsidRPr="006B3767" w:rsidRDefault="003F7BD0" w:rsidP="003F7BD0">
      <w:pPr>
        <w:numPr>
          <w:ilvl w:val="0"/>
          <w:numId w:val="30"/>
        </w:numPr>
        <w:tabs>
          <w:tab w:val="clear" w:pos="720"/>
          <w:tab w:val="num" w:pos="284"/>
          <w:tab w:val="left" w:pos="900"/>
        </w:tabs>
        <w:autoSpaceDE w:val="0"/>
        <w:autoSpaceDN w:val="0"/>
        <w:adjustRightInd w:val="0"/>
        <w:ind w:left="900"/>
        <w:jc w:val="both"/>
        <w:rPr>
          <w:sz w:val="24"/>
          <w:szCs w:val="24"/>
        </w:rPr>
      </w:pPr>
      <w:r w:rsidRPr="006B3767">
        <w:rPr>
          <w:sz w:val="24"/>
          <w:szCs w:val="24"/>
        </w:rPr>
        <w:t>Gıda ve çevresindeki patojenik bakterilerin hızlı teşhisi için moleküler biyoloji tekniklerinin (nanoteknoloji) kabul edilmesi</w:t>
      </w:r>
    </w:p>
    <w:p w:rsidR="003F7BD0" w:rsidRPr="006B3767" w:rsidRDefault="003F7BD0" w:rsidP="003F7BD0">
      <w:pPr>
        <w:numPr>
          <w:ilvl w:val="0"/>
          <w:numId w:val="30"/>
        </w:numPr>
        <w:tabs>
          <w:tab w:val="clear" w:pos="720"/>
          <w:tab w:val="num" w:pos="284"/>
          <w:tab w:val="left" w:pos="900"/>
        </w:tabs>
        <w:autoSpaceDE w:val="0"/>
        <w:autoSpaceDN w:val="0"/>
        <w:adjustRightInd w:val="0"/>
        <w:ind w:left="900"/>
        <w:jc w:val="both"/>
        <w:rPr>
          <w:sz w:val="24"/>
          <w:szCs w:val="24"/>
        </w:rPr>
      </w:pPr>
      <w:r w:rsidRPr="006B3767">
        <w:rPr>
          <w:sz w:val="24"/>
          <w:szCs w:val="24"/>
        </w:rPr>
        <w:t>Gıda kaynaklı patojenik virüslerin etkili teşhis ve kontrol metodlarının teşhis edilmesi</w:t>
      </w:r>
    </w:p>
    <w:p w:rsidR="003F7BD0" w:rsidRPr="006B3767" w:rsidRDefault="003F7BD0" w:rsidP="003F7BD0">
      <w:pPr>
        <w:numPr>
          <w:ilvl w:val="0"/>
          <w:numId w:val="30"/>
        </w:numPr>
        <w:tabs>
          <w:tab w:val="clear" w:pos="720"/>
          <w:tab w:val="num" w:pos="284"/>
          <w:tab w:val="left" w:pos="900"/>
        </w:tabs>
        <w:autoSpaceDE w:val="0"/>
        <w:autoSpaceDN w:val="0"/>
        <w:adjustRightInd w:val="0"/>
        <w:ind w:left="900"/>
        <w:jc w:val="both"/>
        <w:rPr>
          <w:sz w:val="24"/>
          <w:szCs w:val="24"/>
        </w:rPr>
      </w:pPr>
      <w:r w:rsidRPr="006B3767">
        <w:rPr>
          <w:sz w:val="24"/>
          <w:szCs w:val="24"/>
        </w:rPr>
        <w:t>Gıda olarak kullanılan hayvanlardan insanlara bulaşan hastalıkların taşınma potansiyellerinin belirlenmesi</w:t>
      </w:r>
    </w:p>
    <w:p w:rsidR="003F7BD0" w:rsidRPr="006B3767" w:rsidRDefault="003F7BD0" w:rsidP="003F7BD0">
      <w:pPr>
        <w:numPr>
          <w:ilvl w:val="0"/>
          <w:numId w:val="30"/>
        </w:numPr>
        <w:tabs>
          <w:tab w:val="clear" w:pos="720"/>
          <w:tab w:val="num" w:pos="284"/>
          <w:tab w:val="left" w:pos="900"/>
        </w:tabs>
        <w:autoSpaceDE w:val="0"/>
        <w:autoSpaceDN w:val="0"/>
        <w:adjustRightInd w:val="0"/>
        <w:ind w:left="900"/>
        <w:jc w:val="both"/>
        <w:rPr>
          <w:sz w:val="24"/>
          <w:szCs w:val="24"/>
        </w:rPr>
      </w:pPr>
      <w:r w:rsidRPr="006B3767">
        <w:rPr>
          <w:sz w:val="24"/>
          <w:szCs w:val="24"/>
        </w:rPr>
        <w:t>Patojenlerin belirlenmesi ve öldürülmesi için çevresel stresin öneminin belirlenmesi</w:t>
      </w:r>
    </w:p>
    <w:p w:rsidR="003F7BD0" w:rsidRPr="006B3767" w:rsidRDefault="003F7BD0" w:rsidP="003F7BD0">
      <w:pPr>
        <w:numPr>
          <w:ilvl w:val="0"/>
          <w:numId w:val="30"/>
        </w:numPr>
        <w:tabs>
          <w:tab w:val="clear" w:pos="720"/>
          <w:tab w:val="num" w:pos="284"/>
          <w:tab w:val="left" w:pos="900"/>
        </w:tabs>
        <w:autoSpaceDE w:val="0"/>
        <w:autoSpaceDN w:val="0"/>
        <w:adjustRightInd w:val="0"/>
        <w:ind w:left="900"/>
        <w:jc w:val="both"/>
        <w:rPr>
          <w:sz w:val="24"/>
          <w:szCs w:val="24"/>
        </w:rPr>
      </w:pPr>
      <w:r w:rsidRPr="006B3767">
        <w:rPr>
          <w:sz w:val="24"/>
          <w:szCs w:val="24"/>
        </w:rPr>
        <w:t>Gıdalarda antibiyotiklere dirençli patojenlerdeki artışı oluşturan faktörlerin belirlenmesi</w:t>
      </w:r>
    </w:p>
    <w:p w:rsidR="003F7BD0" w:rsidRPr="006B3767" w:rsidRDefault="003F7BD0" w:rsidP="003F7BD0">
      <w:pPr>
        <w:numPr>
          <w:ilvl w:val="0"/>
          <w:numId w:val="30"/>
        </w:numPr>
        <w:tabs>
          <w:tab w:val="clear" w:pos="720"/>
          <w:tab w:val="num" w:pos="284"/>
          <w:tab w:val="left" w:pos="900"/>
        </w:tabs>
        <w:autoSpaceDE w:val="0"/>
        <w:autoSpaceDN w:val="0"/>
        <w:adjustRightInd w:val="0"/>
        <w:ind w:left="900"/>
        <w:jc w:val="both"/>
        <w:rPr>
          <w:sz w:val="24"/>
          <w:szCs w:val="24"/>
        </w:rPr>
      </w:pPr>
      <w:r w:rsidRPr="006B3767">
        <w:rPr>
          <w:sz w:val="24"/>
          <w:szCs w:val="24"/>
        </w:rPr>
        <w:t>Gıdalara ve üretimde kullanılan alet-ekipmanlara yapışmış olan gıda orijinli patojenlerin belirlenmesi</w:t>
      </w:r>
    </w:p>
    <w:p w:rsidR="003F7BD0" w:rsidRPr="006B3767" w:rsidRDefault="003F7BD0" w:rsidP="003F7BD0">
      <w:pPr>
        <w:numPr>
          <w:ilvl w:val="0"/>
          <w:numId w:val="30"/>
        </w:numPr>
        <w:tabs>
          <w:tab w:val="clear" w:pos="720"/>
          <w:tab w:val="num" w:pos="284"/>
          <w:tab w:val="left" w:pos="900"/>
        </w:tabs>
        <w:autoSpaceDE w:val="0"/>
        <w:autoSpaceDN w:val="0"/>
        <w:adjustRightInd w:val="0"/>
        <w:ind w:left="900"/>
        <w:jc w:val="both"/>
        <w:rPr>
          <w:sz w:val="24"/>
          <w:szCs w:val="24"/>
        </w:rPr>
      </w:pPr>
      <w:r w:rsidRPr="006B3767">
        <w:rPr>
          <w:sz w:val="24"/>
          <w:szCs w:val="24"/>
        </w:rPr>
        <w:t>Gıda kaynaklı patojenlerin patojenitesinin mekanizmasının belirlenmesi</w:t>
      </w:r>
    </w:p>
    <w:p w:rsidR="003F7BD0" w:rsidRPr="006B3767" w:rsidRDefault="003F7BD0" w:rsidP="003F7BD0">
      <w:pPr>
        <w:numPr>
          <w:ilvl w:val="0"/>
          <w:numId w:val="30"/>
        </w:numPr>
        <w:tabs>
          <w:tab w:val="clear" w:pos="720"/>
          <w:tab w:val="num" w:pos="284"/>
          <w:tab w:val="left" w:pos="900"/>
        </w:tabs>
        <w:autoSpaceDE w:val="0"/>
        <w:autoSpaceDN w:val="0"/>
        <w:adjustRightInd w:val="0"/>
        <w:ind w:left="900"/>
        <w:jc w:val="both"/>
        <w:rPr>
          <w:sz w:val="24"/>
          <w:szCs w:val="24"/>
        </w:rPr>
      </w:pPr>
      <w:r w:rsidRPr="006B3767">
        <w:rPr>
          <w:sz w:val="24"/>
          <w:szCs w:val="24"/>
        </w:rPr>
        <w:t>Gıda kaynaklı hastalıkların epidemiyolojik çalısmasında etkili metodlarının kullanılması</w:t>
      </w:r>
    </w:p>
    <w:p w:rsidR="003F7BD0" w:rsidRPr="006B3767" w:rsidRDefault="003F7BD0" w:rsidP="003F7BD0">
      <w:pPr>
        <w:numPr>
          <w:ilvl w:val="0"/>
          <w:numId w:val="30"/>
        </w:numPr>
        <w:tabs>
          <w:tab w:val="clear" w:pos="720"/>
          <w:tab w:val="num" w:pos="284"/>
          <w:tab w:val="left" w:pos="900"/>
        </w:tabs>
        <w:autoSpaceDE w:val="0"/>
        <w:autoSpaceDN w:val="0"/>
        <w:adjustRightInd w:val="0"/>
        <w:ind w:left="900"/>
        <w:jc w:val="both"/>
        <w:rPr>
          <w:b/>
          <w:sz w:val="24"/>
          <w:szCs w:val="24"/>
        </w:rPr>
      </w:pPr>
      <w:r w:rsidRPr="006B3767">
        <w:rPr>
          <w:sz w:val="24"/>
          <w:szCs w:val="24"/>
        </w:rPr>
        <w:t>Gıdalarda patojen parazitlerin kontrol edilmesi</w:t>
      </w:r>
    </w:p>
    <w:p w:rsidR="003F7BD0" w:rsidRPr="006B3767" w:rsidRDefault="003F7BD0" w:rsidP="003F7BD0">
      <w:pPr>
        <w:tabs>
          <w:tab w:val="left" w:pos="900"/>
        </w:tabs>
        <w:autoSpaceDE w:val="0"/>
        <w:autoSpaceDN w:val="0"/>
        <w:adjustRightInd w:val="0"/>
        <w:jc w:val="both"/>
        <w:rPr>
          <w:b/>
          <w:sz w:val="24"/>
          <w:szCs w:val="24"/>
        </w:rPr>
      </w:pPr>
    </w:p>
    <w:p w:rsidR="003F7BD0" w:rsidRPr="006B3767" w:rsidRDefault="003F7BD0" w:rsidP="003F7BD0">
      <w:pPr>
        <w:tabs>
          <w:tab w:val="left" w:pos="500"/>
        </w:tabs>
        <w:autoSpaceDE w:val="0"/>
        <w:autoSpaceDN w:val="0"/>
        <w:adjustRightInd w:val="0"/>
        <w:jc w:val="both"/>
        <w:rPr>
          <w:b/>
          <w:sz w:val="24"/>
          <w:szCs w:val="24"/>
        </w:rPr>
      </w:pPr>
      <w:r w:rsidRPr="006B3767">
        <w:rPr>
          <w:b/>
          <w:sz w:val="24"/>
          <w:szCs w:val="24"/>
        </w:rPr>
        <w:tab/>
        <w:t>d) Diğerleri</w:t>
      </w:r>
    </w:p>
    <w:p w:rsidR="003F7BD0" w:rsidRPr="006B3767" w:rsidRDefault="003F7BD0" w:rsidP="003F7BD0">
      <w:pPr>
        <w:tabs>
          <w:tab w:val="left" w:pos="540"/>
        </w:tabs>
        <w:autoSpaceDE w:val="0"/>
        <w:autoSpaceDN w:val="0"/>
        <w:adjustRightInd w:val="0"/>
        <w:ind w:left="540"/>
        <w:jc w:val="both"/>
        <w:rPr>
          <w:sz w:val="24"/>
          <w:szCs w:val="24"/>
        </w:rPr>
      </w:pPr>
      <w:r w:rsidRPr="006B3767">
        <w:rPr>
          <w:sz w:val="24"/>
          <w:szCs w:val="24"/>
        </w:rPr>
        <w:t xml:space="preserve">Bu alanda sürdürülen diğer çalışmalar şunlardır; </w:t>
      </w:r>
    </w:p>
    <w:p w:rsidR="003F7BD0" w:rsidRPr="006B3767" w:rsidRDefault="003F7BD0" w:rsidP="003F7BD0">
      <w:pPr>
        <w:numPr>
          <w:ilvl w:val="0"/>
          <w:numId w:val="30"/>
        </w:numPr>
        <w:tabs>
          <w:tab w:val="clear" w:pos="720"/>
          <w:tab w:val="num" w:pos="567"/>
          <w:tab w:val="left" w:pos="900"/>
        </w:tabs>
        <w:autoSpaceDE w:val="0"/>
        <w:autoSpaceDN w:val="0"/>
        <w:adjustRightInd w:val="0"/>
        <w:ind w:left="900"/>
        <w:jc w:val="both"/>
        <w:rPr>
          <w:b/>
          <w:sz w:val="24"/>
          <w:szCs w:val="24"/>
        </w:rPr>
      </w:pPr>
      <w:r w:rsidRPr="006B3767">
        <w:rPr>
          <w:sz w:val="24"/>
          <w:szCs w:val="24"/>
        </w:rPr>
        <w:t>Gıdaların üretiminde, işlenmesinde ve muhafazasında kritik kontrol noktalarında tehlike analizinin (HACCP) uygulanmaları,</w:t>
      </w:r>
    </w:p>
    <w:p w:rsidR="003F7BD0" w:rsidRPr="006B3767" w:rsidRDefault="003F7BD0" w:rsidP="003F7BD0">
      <w:pPr>
        <w:numPr>
          <w:ilvl w:val="0"/>
          <w:numId w:val="30"/>
        </w:numPr>
        <w:tabs>
          <w:tab w:val="clear" w:pos="720"/>
          <w:tab w:val="num" w:pos="567"/>
          <w:tab w:val="left" w:pos="900"/>
        </w:tabs>
        <w:autoSpaceDE w:val="0"/>
        <w:autoSpaceDN w:val="0"/>
        <w:adjustRightInd w:val="0"/>
        <w:ind w:left="900"/>
        <w:jc w:val="both"/>
        <w:rPr>
          <w:b/>
          <w:sz w:val="24"/>
          <w:szCs w:val="24"/>
        </w:rPr>
      </w:pPr>
      <w:r w:rsidRPr="006B3767">
        <w:rPr>
          <w:sz w:val="24"/>
          <w:szCs w:val="24"/>
        </w:rPr>
        <w:t>Yeni gıda işleme teknolojileri,</w:t>
      </w:r>
    </w:p>
    <w:p w:rsidR="003F7BD0" w:rsidRPr="006B3767" w:rsidRDefault="003F7BD0" w:rsidP="003F7BD0">
      <w:pPr>
        <w:numPr>
          <w:ilvl w:val="0"/>
          <w:numId w:val="30"/>
        </w:numPr>
        <w:tabs>
          <w:tab w:val="clear" w:pos="720"/>
          <w:tab w:val="num" w:pos="567"/>
          <w:tab w:val="left" w:pos="900"/>
        </w:tabs>
        <w:autoSpaceDE w:val="0"/>
        <w:autoSpaceDN w:val="0"/>
        <w:adjustRightInd w:val="0"/>
        <w:ind w:left="900"/>
        <w:jc w:val="both"/>
        <w:rPr>
          <w:sz w:val="24"/>
          <w:szCs w:val="24"/>
        </w:rPr>
      </w:pPr>
      <w:r w:rsidRPr="006B3767">
        <w:rPr>
          <w:sz w:val="24"/>
          <w:szCs w:val="24"/>
        </w:rPr>
        <w:t>İşlenmemiş gıda üretim ve düşük sıcaklıkta işlenmiş yemeye hazır gıdaların mikrobiyolojisi,</w:t>
      </w:r>
    </w:p>
    <w:p w:rsidR="003F7BD0" w:rsidRPr="006B3767" w:rsidRDefault="003F7BD0" w:rsidP="003F7BD0">
      <w:pPr>
        <w:numPr>
          <w:ilvl w:val="0"/>
          <w:numId w:val="30"/>
        </w:numPr>
        <w:tabs>
          <w:tab w:val="clear" w:pos="720"/>
          <w:tab w:val="num" w:pos="567"/>
          <w:tab w:val="left" w:pos="900"/>
        </w:tabs>
        <w:autoSpaceDE w:val="0"/>
        <w:autoSpaceDN w:val="0"/>
        <w:adjustRightInd w:val="0"/>
        <w:ind w:left="900"/>
        <w:jc w:val="both"/>
        <w:rPr>
          <w:sz w:val="24"/>
          <w:szCs w:val="24"/>
        </w:rPr>
      </w:pPr>
      <w:r w:rsidRPr="006B3767">
        <w:rPr>
          <w:sz w:val="24"/>
          <w:szCs w:val="24"/>
        </w:rPr>
        <w:t>Çiftlikten sofraya gıdaların mikrobiyal kontrolü (toplam kalite yönetimi) ve</w:t>
      </w:r>
    </w:p>
    <w:p w:rsidR="003F7BD0" w:rsidRPr="006B3767" w:rsidRDefault="003F7BD0" w:rsidP="003F7BD0">
      <w:pPr>
        <w:numPr>
          <w:ilvl w:val="0"/>
          <w:numId w:val="30"/>
        </w:numPr>
        <w:tabs>
          <w:tab w:val="clear" w:pos="720"/>
          <w:tab w:val="num" w:pos="567"/>
          <w:tab w:val="left" w:pos="900"/>
        </w:tabs>
        <w:autoSpaceDE w:val="0"/>
        <w:autoSpaceDN w:val="0"/>
        <w:adjustRightInd w:val="0"/>
        <w:ind w:left="900"/>
        <w:jc w:val="both"/>
        <w:rPr>
          <w:sz w:val="24"/>
          <w:szCs w:val="24"/>
        </w:rPr>
      </w:pPr>
      <w:r w:rsidRPr="006B3767">
        <w:rPr>
          <w:sz w:val="24"/>
          <w:szCs w:val="24"/>
        </w:rPr>
        <w:t>Gıda güvenliği düzenlemeleri</w:t>
      </w:r>
    </w:p>
    <w:p w:rsidR="003F7BD0" w:rsidRPr="006B3767" w:rsidRDefault="003F7BD0" w:rsidP="003F7BD0">
      <w:pPr>
        <w:autoSpaceDE w:val="0"/>
        <w:autoSpaceDN w:val="0"/>
        <w:adjustRightInd w:val="0"/>
        <w:ind w:firstLine="360"/>
        <w:jc w:val="both"/>
        <w:rPr>
          <w:b/>
          <w:sz w:val="24"/>
          <w:szCs w:val="24"/>
        </w:rPr>
      </w:pPr>
    </w:p>
    <w:p w:rsidR="003F7BD0" w:rsidRPr="006B3767" w:rsidRDefault="003F7BD0" w:rsidP="003F7BD0">
      <w:pPr>
        <w:autoSpaceDE w:val="0"/>
        <w:autoSpaceDN w:val="0"/>
        <w:adjustRightInd w:val="0"/>
        <w:jc w:val="both"/>
        <w:rPr>
          <w:b/>
          <w:sz w:val="24"/>
          <w:szCs w:val="24"/>
        </w:rPr>
      </w:pPr>
      <w:r w:rsidRPr="006B3767">
        <w:rPr>
          <w:b/>
          <w:sz w:val="24"/>
          <w:szCs w:val="24"/>
        </w:rPr>
        <w:t>3. GIDA MİKROBİYOLOJİSİ VE GIDA MİKROBİYOLOGLARI</w:t>
      </w:r>
    </w:p>
    <w:p w:rsidR="003F7BD0" w:rsidRPr="006B3767" w:rsidRDefault="003F7BD0" w:rsidP="003F7BD0">
      <w:pPr>
        <w:autoSpaceDE w:val="0"/>
        <w:autoSpaceDN w:val="0"/>
        <w:adjustRightInd w:val="0"/>
        <w:jc w:val="both"/>
        <w:rPr>
          <w:sz w:val="24"/>
          <w:szCs w:val="24"/>
        </w:rPr>
      </w:pPr>
      <w:r w:rsidRPr="006B3767">
        <w:rPr>
          <w:sz w:val="24"/>
          <w:szCs w:val="24"/>
        </w:rPr>
        <w:t xml:space="preserve">Yukarıda anlatılanlardan anlaşılacağı gibi, gıda mikrobiyolojisini bir bilim dalı olarak kabul etmeliyiz. 1990’dan önce gıda mikrobiyolojisi genel olarak gıdaları kontrol etme prensibine dayanıyordu. Sonraki yıllarda, teknoloji kullanımıyla gıdaların üretimi, işleme, muhafaza etme ve pazarlama gıda tüketiminde etkili oldu. Bu değişiklikler kısa sürede yeni problemleri çözmeyi sağladı. Böylece, günümüzde modern gıda mikrobiyolojisinde etkili olabilecek problemler, bilim ile büyük ölçüde çözülmüştür. Bu bilim dalı gıda bozulması ve gıda kaynaklı hastalıkların mikroorganizmaların üretim ve kontrolünü kapsamadığından, bu canlılarda mikrobiyal ekoloji, fizyoloji, metabolizma ve genetik bilgilerine ihtiyaç vardır. Bu bilgi bu metotların geliştirilmesinde, bozulmuş ve patojen bakterilerin DNA yapılarının etkisinin incelenmesi, fermente gıdaların üretiminin kolaylaştırılması, gıdalarda sıcağa duyarlı enzimlerin kullanılması, patojenlerin dışlanması gıdalarda birçok metodun gelişmesini sağlamıştır. </w:t>
      </w:r>
    </w:p>
    <w:p w:rsidR="003F7BD0" w:rsidRPr="006B3767" w:rsidRDefault="003F7BD0" w:rsidP="003F7BD0">
      <w:pPr>
        <w:autoSpaceDE w:val="0"/>
        <w:autoSpaceDN w:val="0"/>
        <w:adjustRightInd w:val="0"/>
        <w:ind w:firstLine="540"/>
        <w:jc w:val="both"/>
        <w:rPr>
          <w:sz w:val="24"/>
          <w:szCs w:val="24"/>
        </w:rPr>
      </w:pPr>
      <w:r w:rsidRPr="006B3767">
        <w:rPr>
          <w:sz w:val="24"/>
          <w:szCs w:val="24"/>
        </w:rPr>
        <w:t>Gıda mikrobiyolojisini tam olarak anlamak için önce şu bilgilerin bilinmesi gerekir:</w:t>
      </w:r>
    </w:p>
    <w:p w:rsidR="003F7BD0" w:rsidRPr="006B3767" w:rsidRDefault="003F7BD0" w:rsidP="003F7BD0">
      <w:pPr>
        <w:numPr>
          <w:ilvl w:val="0"/>
          <w:numId w:val="41"/>
        </w:numPr>
        <w:tabs>
          <w:tab w:val="clear" w:pos="720"/>
          <w:tab w:val="num" w:pos="900"/>
        </w:tabs>
        <w:autoSpaceDE w:val="0"/>
        <w:autoSpaceDN w:val="0"/>
        <w:adjustRightInd w:val="0"/>
        <w:ind w:left="900"/>
        <w:jc w:val="both"/>
        <w:rPr>
          <w:sz w:val="24"/>
          <w:szCs w:val="24"/>
        </w:rPr>
      </w:pPr>
      <w:r w:rsidRPr="006B3767">
        <w:rPr>
          <w:sz w:val="24"/>
          <w:szCs w:val="24"/>
        </w:rPr>
        <w:t>Uygun teknikler kullanılarak gıdalar ve gıda katkı maddelerinin belirleyici mikrobiyolojik kalitesi</w:t>
      </w:r>
    </w:p>
    <w:p w:rsidR="003F7BD0" w:rsidRPr="006B3767" w:rsidRDefault="003F7BD0" w:rsidP="003F7BD0">
      <w:pPr>
        <w:numPr>
          <w:ilvl w:val="0"/>
          <w:numId w:val="41"/>
        </w:numPr>
        <w:tabs>
          <w:tab w:val="clear" w:pos="720"/>
          <w:tab w:val="num" w:pos="900"/>
        </w:tabs>
        <w:autoSpaceDE w:val="0"/>
        <w:autoSpaceDN w:val="0"/>
        <w:adjustRightInd w:val="0"/>
        <w:ind w:left="900"/>
        <w:jc w:val="both"/>
        <w:rPr>
          <w:sz w:val="24"/>
          <w:szCs w:val="24"/>
        </w:rPr>
      </w:pPr>
      <w:r w:rsidRPr="006B3767">
        <w:rPr>
          <w:sz w:val="24"/>
          <w:szCs w:val="24"/>
        </w:rPr>
        <w:lastRenderedPageBreak/>
        <w:t>Bozulma ve sağlık açısından tehlike oluşturmada etkili olan mikrorganizma tiplerini ve kaynağını belirleme</w:t>
      </w:r>
    </w:p>
    <w:p w:rsidR="003F7BD0" w:rsidRPr="006B3767" w:rsidRDefault="003F7BD0" w:rsidP="003F7BD0">
      <w:pPr>
        <w:numPr>
          <w:ilvl w:val="0"/>
          <w:numId w:val="41"/>
        </w:numPr>
        <w:tabs>
          <w:tab w:val="clear" w:pos="720"/>
          <w:tab w:val="num" w:pos="900"/>
        </w:tabs>
        <w:autoSpaceDE w:val="0"/>
        <w:autoSpaceDN w:val="0"/>
        <w:adjustRightInd w:val="0"/>
        <w:ind w:left="900"/>
        <w:jc w:val="both"/>
        <w:rPr>
          <w:sz w:val="24"/>
          <w:szCs w:val="24"/>
        </w:rPr>
      </w:pPr>
      <w:r w:rsidRPr="006B3767">
        <w:rPr>
          <w:sz w:val="24"/>
          <w:szCs w:val="24"/>
        </w:rPr>
        <w:t>Gıda bozulması ve patojen mikroorganizmaların kontrolü için doğru dizayn edilmiş prosedürler</w:t>
      </w:r>
    </w:p>
    <w:p w:rsidR="003F7BD0" w:rsidRPr="006B3767" w:rsidRDefault="003F7BD0" w:rsidP="003F7BD0">
      <w:pPr>
        <w:numPr>
          <w:ilvl w:val="0"/>
          <w:numId w:val="41"/>
        </w:numPr>
        <w:tabs>
          <w:tab w:val="clear" w:pos="720"/>
          <w:tab w:val="num" w:pos="900"/>
        </w:tabs>
        <w:autoSpaceDE w:val="0"/>
        <w:autoSpaceDN w:val="0"/>
        <w:adjustRightInd w:val="0"/>
        <w:ind w:left="900"/>
        <w:jc w:val="both"/>
        <w:rPr>
          <w:sz w:val="24"/>
          <w:szCs w:val="24"/>
        </w:rPr>
      </w:pPr>
      <w:r w:rsidRPr="006B3767">
        <w:rPr>
          <w:sz w:val="24"/>
          <w:szCs w:val="24"/>
        </w:rPr>
        <w:t>Gıdalar ve gıdaların çevresindeki patojen ve zararlı bakterileri izole etmek ve belirlemek için hızlı metotlar öğrenilmesi</w:t>
      </w:r>
    </w:p>
    <w:p w:rsidR="003F7BD0" w:rsidRPr="006B3767" w:rsidRDefault="003F7BD0" w:rsidP="003F7BD0">
      <w:pPr>
        <w:numPr>
          <w:ilvl w:val="0"/>
          <w:numId w:val="41"/>
        </w:numPr>
        <w:tabs>
          <w:tab w:val="clear" w:pos="720"/>
          <w:tab w:val="num" w:pos="900"/>
        </w:tabs>
        <w:autoSpaceDE w:val="0"/>
        <w:autoSpaceDN w:val="0"/>
        <w:adjustRightInd w:val="0"/>
        <w:ind w:left="900"/>
        <w:jc w:val="both"/>
        <w:rPr>
          <w:sz w:val="24"/>
          <w:szCs w:val="24"/>
        </w:rPr>
      </w:pPr>
      <w:r w:rsidRPr="006B3767">
        <w:rPr>
          <w:sz w:val="24"/>
          <w:szCs w:val="24"/>
        </w:rPr>
        <w:t>Gıda işlemede yeni teknolojilerin nasıl adapte edildiğini ayırırken, spesifik mikrobiyolojik problemler ortaya çıkabilir; bu problemler için metodlar ortaya koyulabilir</w:t>
      </w:r>
    </w:p>
    <w:p w:rsidR="003F7BD0" w:rsidRPr="006B3767" w:rsidRDefault="003F7BD0" w:rsidP="003F7BD0">
      <w:pPr>
        <w:numPr>
          <w:ilvl w:val="0"/>
          <w:numId w:val="41"/>
        </w:numPr>
        <w:tabs>
          <w:tab w:val="clear" w:pos="720"/>
          <w:tab w:val="num" w:pos="900"/>
        </w:tabs>
        <w:autoSpaceDE w:val="0"/>
        <w:autoSpaceDN w:val="0"/>
        <w:adjustRightInd w:val="0"/>
        <w:ind w:left="900"/>
        <w:jc w:val="both"/>
        <w:rPr>
          <w:sz w:val="24"/>
          <w:szCs w:val="24"/>
        </w:rPr>
      </w:pPr>
      <w:r w:rsidRPr="006B3767">
        <w:rPr>
          <w:sz w:val="24"/>
          <w:szCs w:val="24"/>
        </w:rPr>
        <w:t>Gıda işleme ortamlarında bozulma ve patojen problemlerini kontrol etmek için etkili sanitasyon prosedürleri düzenlemeler</w:t>
      </w:r>
    </w:p>
    <w:p w:rsidR="003F7BD0" w:rsidRPr="006B3767" w:rsidRDefault="003F7BD0" w:rsidP="003F7BD0">
      <w:pPr>
        <w:numPr>
          <w:ilvl w:val="0"/>
          <w:numId w:val="41"/>
        </w:numPr>
        <w:tabs>
          <w:tab w:val="clear" w:pos="720"/>
          <w:tab w:val="num" w:pos="900"/>
        </w:tabs>
        <w:autoSpaceDE w:val="0"/>
        <w:autoSpaceDN w:val="0"/>
        <w:adjustRightInd w:val="0"/>
        <w:ind w:left="900"/>
        <w:jc w:val="both"/>
        <w:rPr>
          <w:sz w:val="24"/>
          <w:szCs w:val="24"/>
        </w:rPr>
      </w:pPr>
      <w:r w:rsidRPr="006B3767">
        <w:rPr>
          <w:sz w:val="24"/>
          <w:szCs w:val="24"/>
        </w:rPr>
        <w:t>Fermente gıdalar üretmek için istenilen mikroorganizmaları etkili bir şekilde kullanma</w:t>
      </w:r>
    </w:p>
    <w:p w:rsidR="003F7BD0" w:rsidRPr="006B3767" w:rsidRDefault="003F7BD0" w:rsidP="003F7BD0">
      <w:pPr>
        <w:numPr>
          <w:ilvl w:val="0"/>
          <w:numId w:val="41"/>
        </w:numPr>
        <w:tabs>
          <w:tab w:val="clear" w:pos="720"/>
          <w:tab w:val="num" w:pos="900"/>
        </w:tabs>
        <w:autoSpaceDE w:val="0"/>
        <w:autoSpaceDN w:val="0"/>
        <w:adjustRightInd w:val="0"/>
        <w:ind w:left="900"/>
        <w:jc w:val="both"/>
        <w:rPr>
          <w:sz w:val="24"/>
          <w:szCs w:val="24"/>
        </w:rPr>
      </w:pPr>
      <w:r w:rsidRPr="006B3767">
        <w:rPr>
          <w:sz w:val="24"/>
          <w:szCs w:val="24"/>
        </w:rPr>
        <w:t>Fermente gıdalarda ve probiyotiklerde kullanılan daha iyi starter kültür üretmek için metodlar</w:t>
      </w:r>
    </w:p>
    <w:p w:rsidR="003F7BD0" w:rsidRPr="006B3767" w:rsidRDefault="003F7BD0" w:rsidP="003F7BD0">
      <w:pPr>
        <w:numPr>
          <w:ilvl w:val="0"/>
          <w:numId w:val="41"/>
        </w:numPr>
        <w:tabs>
          <w:tab w:val="clear" w:pos="720"/>
          <w:tab w:val="num" w:pos="900"/>
        </w:tabs>
        <w:autoSpaceDE w:val="0"/>
        <w:autoSpaceDN w:val="0"/>
        <w:adjustRightInd w:val="0"/>
        <w:ind w:left="900"/>
        <w:jc w:val="both"/>
        <w:rPr>
          <w:bCs/>
          <w:sz w:val="24"/>
          <w:szCs w:val="24"/>
        </w:rPr>
      </w:pPr>
      <w:r w:rsidRPr="006B3767">
        <w:rPr>
          <w:sz w:val="24"/>
          <w:szCs w:val="24"/>
        </w:rPr>
        <w:t>Gıda kanunları (ülke düzeyinde veya uluslararası düzeyde) hakkında bilgi</w:t>
      </w:r>
    </w:p>
    <w:p w:rsidR="003F7BD0" w:rsidRPr="006B3767" w:rsidRDefault="003F7BD0" w:rsidP="003F7BD0">
      <w:pPr>
        <w:numPr>
          <w:ilvl w:val="0"/>
          <w:numId w:val="41"/>
        </w:numPr>
        <w:tabs>
          <w:tab w:val="clear" w:pos="720"/>
          <w:tab w:val="num" w:pos="900"/>
        </w:tabs>
        <w:autoSpaceDE w:val="0"/>
        <w:autoSpaceDN w:val="0"/>
        <w:adjustRightInd w:val="0"/>
        <w:ind w:left="900"/>
        <w:jc w:val="both"/>
        <w:rPr>
          <w:bCs/>
          <w:sz w:val="24"/>
          <w:szCs w:val="24"/>
        </w:rPr>
      </w:pPr>
      <w:r w:rsidRPr="006B3767">
        <w:rPr>
          <w:sz w:val="24"/>
          <w:szCs w:val="24"/>
        </w:rPr>
        <w:t>İthal edilen gıdaların mikrobiyolojik problemlerini anlamak</w:t>
      </w:r>
    </w:p>
    <w:p w:rsidR="003F7BD0" w:rsidRPr="006B3767" w:rsidRDefault="003F7BD0" w:rsidP="003F7BD0">
      <w:pPr>
        <w:autoSpaceDE w:val="0"/>
        <w:autoSpaceDN w:val="0"/>
        <w:adjustRightInd w:val="0"/>
        <w:ind w:firstLine="423"/>
        <w:jc w:val="both"/>
        <w:rPr>
          <w:sz w:val="24"/>
          <w:szCs w:val="24"/>
        </w:rPr>
      </w:pPr>
      <w:r w:rsidRPr="006B3767">
        <w:rPr>
          <w:sz w:val="24"/>
          <w:szCs w:val="24"/>
        </w:rPr>
        <w:t>Sonuç olarak, avcılık ve evcilleştirilen hayvanlarla birlikte yaşama adaptasyon sadece üretim için değil, gıdaları muhafaza etmek için de insanların uygarlaşmasında yer almıştır. Gıda bozulmasının, mikroorganizmaların oluşmasından kısa bir süre önce keşfedilmiş olması, bozulmanın önemi ve sağlık üzerine olan tehlikeleri anlaşılmıştır. Gıdada mikroorganizmaların önemi ve birleşmesi bir kez ispatlandığında, ortaya konan çabayla, gıda ile mikroorganizmaların etkileşiminin temel prensiplerinin anlaşılacaktır. Bu bilgi, istenmeyen mikropların kontrolü ve etkili bir şekilde istenilenlerin kontrolü için de kullanılmıştır. Son çalışmalar mikroorganizmaları, moleküler düzeyde anlamaya yöneltmiştir. Bir gıda mühendisi, gıdalarda önemli olan mikroorganizmaların karekteristikleri kadar, gıda mikrobiyolojisindeki son gelişmeleri de iyi bir şekilde anlamış olmalıdır.</w:t>
      </w:r>
    </w:p>
    <w:p w:rsidR="003F7BD0" w:rsidRDefault="003F7BD0" w:rsidP="003F7BD0">
      <w:pPr>
        <w:rPr>
          <w:sz w:val="24"/>
          <w:szCs w:val="24"/>
        </w:rPr>
      </w:pPr>
    </w:p>
    <w:p w:rsidR="003F7BD0" w:rsidRPr="0078469E" w:rsidRDefault="003F7BD0" w:rsidP="003F7BD0">
      <w:pPr>
        <w:rPr>
          <w:b/>
          <w:sz w:val="24"/>
          <w:szCs w:val="24"/>
        </w:rPr>
      </w:pPr>
      <w:r w:rsidRPr="0078469E">
        <w:rPr>
          <w:b/>
          <w:sz w:val="24"/>
          <w:szCs w:val="24"/>
        </w:rPr>
        <w:t>Kaynaklar</w:t>
      </w:r>
    </w:p>
    <w:p w:rsidR="003F7BD0" w:rsidRPr="007135A2" w:rsidRDefault="003F7BD0" w:rsidP="003F7BD0">
      <w:pPr>
        <w:widowControl w:val="0"/>
        <w:autoSpaceDE w:val="0"/>
        <w:autoSpaceDN w:val="0"/>
        <w:adjustRightInd w:val="0"/>
        <w:ind w:left="480" w:hanging="480"/>
        <w:rPr>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Pr="007135A2">
        <w:rPr>
          <w:noProof/>
          <w:sz w:val="24"/>
          <w:szCs w:val="24"/>
        </w:rPr>
        <w:t xml:space="preserve">Açıkgöz, I. A. (2019). </w:t>
      </w:r>
      <w:r w:rsidRPr="007135A2">
        <w:rPr>
          <w:i/>
          <w:iCs/>
          <w:noProof/>
          <w:sz w:val="24"/>
          <w:szCs w:val="24"/>
        </w:rPr>
        <w:t>Research on the Characteristics of Red Wines Produced from Gaziantep Red Grapes</w:t>
      </w:r>
      <w:r w:rsidRPr="007135A2">
        <w:rPr>
          <w:noProof/>
          <w:sz w:val="24"/>
          <w:szCs w:val="24"/>
        </w:rPr>
        <w:t>. Gaziantep University.</w:t>
      </w:r>
    </w:p>
    <w:p w:rsidR="003F7BD0" w:rsidRPr="007135A2" w:rsidRDefault="003F7BD0" w:rsidP="003F7BD0">
      <w:pPr>
        <w:widowControl w:val="0"/>
        <w:autoSpaceDE w:val="0"/>
        <w:autoSpaceDN w:val="0"/>
        <w:adjustRightInd w:val="0"/>
        <w:ind w:left="480" w:hanging="480"/>
        <w:rPr>
          <w:noProof/>
          <w:sz w:val="24"/>
          <w:szCs w:val="24"/>
        </w:rPr>
      </w:pPr>
      <w:r w:rsidRPr="007135A2">
        <w:rPr>
          <w:noProof/>
          <w:sz w:val="24"/>
          <w:szCs w:val="24"/>
        </w:rPr>
        <w:t xml:space="preserve">Akın, N., &amp; Akın, M. (2021). No Title. In O. Erkmen (Ed.), </w:t>
      </w:r>
      <w:r w:rsidRPr="007135A2">
        <w:rPr>
          <w:i/>
          <w:iCs/>
          <w:noProof/>
          <w:sz w:val="24"/>
          <w:szCs w:val="24"/>
        </w:rPr>
        <w:t>Gıda Mikrobiyolojisi</w:t>
      </w:r>
      <w:r w:rsidRPr="007135A2">
        <w:rPr>
          <w:noProof/>
          <w:sz w:val="24"/>
          <w:szCs w:val="24"/>
        </w:rPr>
        <w:t xml:space="preserve"> (6th ed., pp. 3–10). Efil Yayınevi. https://efilyayinevi.com/urun/gida-mikrobiyolojisi-6-baski/</w:t>
      </w:r>
    </w:p>
    <w:p w:rsidR="003F7BD0" w:rsidRPr="007135A2" w:rsidRDefault="003F7BD0" w:rsidP="003F7BD0">
      <w:pPr>
        <w:widowControl w:val="0"/>
        <w:autoSpaceDE w:val="0"/>
        <w:autoSpaceDN w:val="0"/>
        <w:adjustRightInd w:val="0"/>
        <w:ind w:left="480" w:hanging="480"/>
        <w:rPr>
          <w:noProof/>
          <w:sz w:val="24"/>
          <w:szCs w:val="24"/>
        </w:rPr>
      </w:pPr>
      <w:r w:rsidRPr="007135A2">
        <w:rPr>
          <w:noProof/>
          <w:sz w:val="24"/>
          <w:szCs w:val="24"/>
        </w:rPr>
        <w:t xml:space="preserve">Baylan, O., &amp; Erdoğan, Ö. (2017). </w:t>
      </w:r>
      <w:r w:rsidRPr="007135A2">
        <w:rPr>
          <w:i/>
          <w:iCs/>
          <w:noProof/>
          <w:sz w:val="24"/>
          <w:szCs w:val="24"/>
        </w:rPr>
        <w:t>Burton Sağlık Bilimlerinde Mikrobiyoloji</w:t>
      </w:r>
      <w:r w:rsidRPr="007135A2">
        <w:rPr>
          <w:noProof/>
          <w:sz w:val="24"/>
          <w:szCs w:val="24"/>
        </w:rPr>
        <w:t xml:space="preserve"> (10th ed.). İstanbul Tıp Kitabevleri.</w:t>
      </w:r>
    </w:p>
    <w:p w:rsidR="003F7BD0" w:rsidRPr="007135A2" w:rsidRDefault="003F7BD0" w:rsidP="003F7BD0">
      <w:pPr>
        <w:widowControl w:val="0"/>
        <w:autoSpaceDE w:val="0"/>
        <w:autoSpaceDN w:val="0"/>
        <w:adjustRightInd w:val="0"/>
        <w:ind w:left="480" w:hanging="480"/>
        <w:rPr>
          <w:noProof/>
          <w:sz w:val="24"/>
          <w:szCs w:val="24"/>
        </w:rPr>
      </w:pPr>
      <w:r w:rsidRPr="007135A2">
        <w:rPr>
          <w:noProof/>
          <w:sz w:val="24"/>
          <w:szCs w:val="24"/>
        </w:rPr>
        <w:t xml:space="preserve">Buczkowskı, B. K. (2023). </w:t>
      </w:r>
      <w:r w:rsidRPr="007135A2">
        <w:rPr>
          <w:i/>
          <w:iCs/>
          <w:noProof/>
          <w:sz w:val="24"/>
          <w:szCs w:val="24"/>
        </w:rPr>
        <w:t>Sourdough Bread Enriched with Soluble Fibres: Development, Characterisation and Nutritional Aspects of a Functional Food Product</w:t>
      </w:r>
      <w:r w:rsidRPr="007135A2">
        <w:rPr>
          <w:noProof/>
          <w:sz w:val="24"/>
          <w:szCs w:val="24"/>
        </w:rPr>
        <w:t>. Manchester Metropolitan University.</w:t>
      </w:r>
    </w:p>
    <w:p w:rsidR="003F7BD0" w:rsidRPr="007135A2" w:rsidRDefault="003F7BD0" w:rsidP="003F7BD0">
      <w:pPr>
        <w:widowControl w:val="0"/>
        <w:autoSpaceDE w:val="0"/>
        <w:autoSpaceDN w:val="0"/>
        <w:adjustRightInd w:val="0"/>
        <w:ind w:left="480" w:hanging="480"/>
        <w:rPr>
          <w:noProof/>
          <w:sz w:val="24"/>
          <w:szCs w:val="24"/>
        </w:rPr>
      </w:pPr>
      <w:r w:rsidRPr="007135A2">
        <w:rPr>
          <w:noProof/>
          <w:sz w:val="24"/>
          <w:szCs w:val="24"/>
        </w:rPr>
        <w:t xml:space="preserve">Erkmen, O. (1994). </w:t>
      </w:r>
      <w:r w:rsidRPr="007135A2">
        <w:rPr>
          <w:i/>
          <w:iCs/>
          <w:noProof/>
          <w:sz w:val="24"/>
          <w:szCs w:val="24"/>
        </w:rPr>
        <w:t>Nozokomiyal Stafilokok Enfeksiyonları ve Bunların Kontrolü Üzerinde Araştırma</w:t>
      </w:r>
      <w:r w:rsidRPr="007135A2">
        <w:rPr>
          <w:noProof/>
          <w:sz w:val="24"/>
          <w:szCs w:val="24"/>
        </w:rPr>
        <w:t>. Gaziantep Üniversitesi.</w:t>
      </w:r>
    </w:p>
    <w:p w:rsidR="003F7BD0" w:rsidRPr="007135A2" w:rsidRDefault="003F7BD0" w:rsidP="003F7BD0">
      <w:pPr>
        <w:widowControl w:val="0"/>
        <w:autoSpaceDE w:val="0"/>
        <w:autoSpaceDN w:val="0"/>
        <w:adjustRightInd w:val="0"/>
        <w:ind w:left="480" w:hanging="480"/>
        <w:rPr>
          <w:noProof/>
          <w:sz w:val="24"/>
          <w:szCs w:val="24"/>
        </w:rPr>
      </w:pPr>
      <w:r w:rsidRPr="007135A2">
        <w:rPr>
          <w:noProof/>
          <w:sz w:val="24"/>
          <w:szCs w:val="24"/>
        </w:rPr>
        <w:t xml:space="preserve">Erkmen, O., &amp; Bozoglu, T. F. (2016). Food preservation by additives and biocontrol. In O. ERKMEN &amp; T. . Bozoglu (Eds.), </w:t>
      </w:r>
      <w:r w:rsidRPr="007135A2">
        <w:rPr>
          <w:i/>
          <w:iCs/>
          <w:noProof/>
          <w:sz w:val="24"/>
          <w:szCs w:val="24"/>
        </w:rPr>
        <w:t>Food Microbiology Principles into Practice. Vol.2: Microorganisms in Food Preservation and Processing</w:t>
      </w:r>
      <w:r w:rsidRPr="007135A2">
        <w:rPr>
          <w:noProof/>
          <w:sz w:val="24"/>
          <w:szCs w:val="24"/>
        </w:rPr>
        <w:t xml:space="preserve"> (pp. 59–105). https://doi.org/10.1002/9781119237860</w:t>
      </w:r>
    </w:p>
    <w:p w:rsidR="003F7BD0" w:rsidRPr="007135A2" w:rsidRDefault="003F7BD0" w:rsidP="003F7BD0">
      <w:pPr>
        <w:widowControl w:val="0"/>
        <w:autoSpaceDE w:val="0"/>
        <w:autoSpaceDN w:val="0"/>
        <w:adjustRightInd w:val="0"/>
        <w:ind w:left="480" w:hanging="480"/>
        <w:rPr>
          <w:noProof/>
          <w:sz w:val="24"/>
          <w:szCs w:val="24"/>
        </w:rPr>
      </w:pPr>
      <w:r w:rsidRPr="007135A2">
        <w:rPr>
          <w:noProof/>
          <w:sz w:val="24"/>
          <w:szCs w:val="24"/>
        </w:rPr>
        <w:t xml:space="preserve">Erkmen, O., Erten, H., &amp; Sağlam, H. (Eds.). (2021). </w:t>
      </w:r>
      <w:r w:rsidRPr="007135A2">
        <w:rPr>
          <w:i/>
          <w:iCs/>
          <w:noProof/>
          <w:sz w:val="24"/>
          <w:szCs w:val="24"/>
        </w:rPr>
        <w:t>Fermente Ürünler Teknolojisi ve Mikrobiyolojisi</w:t>
      </w:r>
      <w:r w:rsidRPr="007135A2">
        <w:rPr>
          <w:noProof/>
          <w:sz w:val="24"/>
          <w:szCs w:val="24"/>
        </w:rPr>
        <w:t>. Nobel Akademik Yayıncılık.</w:t>
      </w:r>
    </w:p>
    <w:p w:rsidR="003F7BD0" w:rsidRPr="007135A2" w:rsidRDefault="003F7BD0" w:rsidP="003F7BD0">
      <w:pPr>
        <w:widowControl w:val="0"/>
        <w:autoSpaceDE w:val="0"/>
        <w:autoSpaceDN w:val="0"/>
        <w:adjustRightInd w:val="0"/>
        <w:ind w:left="480" w:hanging="480"/>
        <w:rPr>
          <w:noProof/>
          <w:sz w:val="24"/>
          <w:szCs w:val="24"/>
        </w:rPr>
      </w:pPr>
      <w:r w:rsidRPr="007135A2">
        <w:rPr>
          <w:noProof/>
          <w:sz w:val="24"/>
          <w:szCs w:val="24"/>
        </w:rPr>
        <w:t xml:space="preserve">Erkmen, O., &amp; Karaağaç, R. M. (2023). The role of gut microbiota in the development and treatment of non-alcoholic fatty liver disease. </w:t>
      </w:r>
      <w:r w:rsidRPr="007135A2">
        <w:rPr>
          <w:i/>
          <w:iCs/>
          <w:noProof/>
          <w:sz w:val="24"/>
          <w:szCs w:val="24"/>
        </w:rPr>
        <w:t>9th International Zeugma Conference on Scientific Research</w:t>
      </w:r>
      <w:r w:rsidRPr="007135A2">
        <w:rPr>
          <w:noProof/>
          <w:sz w:val="24"/>
          <w:szCs w:val="24"/>
        </w:rPr>
        <w:t>, 210-211.</w:t>
      </w:r>
    </w:p>
    <w:p w:rsidR="003F7BD0" w:rsidRPr="007135A2" w:rsidRDefault="003F7BD0" w:rsidP="003F7BD0">
      <w:pPr>
        <w:widowControl w:val="0"/>
        <w:autoSpaceDE w:val="0"/>
        <w:autoSpaceDN w:val="0"/>
        <w:adjustRightInd w:val="0"/>
        <w:ind w:left="480" w:hanging="480"/>
        <w:rPr>
          <w:noProof/>
          <w:sz w:val="24"/>
          <w:szCs w:val="24"/>
        </w:rPr>
      </w:pPr>
      <w:r w:rsidRPr="007135A2">
        <w:rPr>
          <w:noProof/>
          <w:sz w:val="24"/>
          <w:szCs w:val="24"/>
        </w:rPr>
        <w:t xml:space="preserve">Holzapfel, W., &amp; Haberer, P. (2021). Overview of Gut Flora and Probiotics. Food Microbiology. </w:t>
      </w:r>
      <w:r w:rsidRPr="007135A2">
        <w:rPr>
          <w:noProof/>
          <w:sz w:val="24"/>
          <w:szCs w:val="24"/>
        </w:rPr>
        <w:lastRenderedPageBreak/>
        <w:t xml:space="preserve">In </w:t>
      </w:r>
      <w:r w:rsidRPr="007135A2">
        <w:rPr>
          <w:i/>
          <w:iCs/>
          <w:noProof/>
          <w:sz w:val="24"/>
          <w:szCs w:val="24"/>
        </w:rPr>
        <w:t>Food Microbiology</w:t>
      </w:r>
      <w:r w:rsidRPr="007135A2">
        <w:rPr>
          <w:noProof/>
          <w:sz w:val="24"/>
          <w:szCs w:val="24"/>
        </w:rPr>
        <w:t xml:space="preserve"> (pp. 208–222). John Wiley and Sons. https://doi.org/https://doi.org/10.1016/S0168-1605000214-8</w:t>
      </w:r>
    </w:p>
    <w:p w:rsidR="003F7BD0" w:rsidRPr="007135A2" w:rsidRDefault="003F7BD0" w:rsidP="003F7BD0">
      <w:pPr>
        <w:widowControl w:val="0"/>
        <w:autoSpaceDE w:val="0"/>
        <w:autoSpaceDN w:val="0"/>
        <w:adjustRightInd w:val="0"/>
        <w:ind w:left="480" w:hanging="480"/>
        <w:rPr>
          <w:noProof/>
          <w:sz w:val="24"/>
          <w:szCs w:val="24"/>
        </w:rPr>
      </w:pPr>
      <w:r w:rsidRPr="007135A2">
        <w:rPr>
          <w:noProof/>
          <w:sz w:val="24"/>
          <w:szCs w:val="24"/>
        </w:rPr>
        <w:t xml:space="preserve">Nihat Akın, M. A. (2021). No Title. In O. Erkmen (Ed.), </w:t>
      </w:r>
      <w:r w:rsidRPr="007135A2">
        <w:rPr>
          <w:i/>
          <w:iCs/>
          <w:noProof/>
          <w:sz w:val="24"/>
          <w:szCs w:val="24"/>
        </w:rPr>
        <w:t>Gıda Mikrobiyolojisi</w:t>
      </w:r>
      <w:r w:rsidRPr="007135A2">
        <w:rPr>
          <w:noProof/>
          <w:sz w:val="24"/>
          <w:szCs w:val="24"/>
        </w:rPr>
        <w:t xml:space="preserve"> (6th ed., pp. 3–10). Efil Yayınevi. https://efilyayinevi.com/urun/gida-mikrobiyolojisi-6-baski/</w:t>
      </w:r>
    </w:p>
    <w:p w:rsidR="003F7BD0" w:rsidRPr="007135A2" w:rsidRDefault="003F7BD0" w:rsidP="003F7BD0">
      <w:pPr>
        <w:widowControl w:val="0"/>
        <w:autoSpaceDE w:val="0"/>
        <w:autoSpaceDN w:val="0"/>
        <w:adjustRightInd w:val="0"/>
        <w:ind w:left="480" w:hanging="480"/>
        <w:rPr>
          <w:noProof/>
          <w:sz w:val="24"/>
          <w:szCs w:val="24"/>
        </w:rPr>
      </w:pPr>
      <w:r w:rsidRPr="007135A2">
        <w:rPr>
          <w:noProof/>
          <w:sz w:val="24"/>
          <w:szCs w:val="24"/>
        </w:rPr>
        <w:t xml:space="preserve">Osman Erkmen. (2022). </w:t>
      </w:r>
      <w:r w:rsidRPr="007135A2">
        <w:rPr>
          <w:i/>
          <w:iCs/>
          <w:noProof/>
          <w:sz w:val="24"/>
          <w:szCs w:val="24"/>
        </w:rPr>
        <w:t>Microbiological Analysis of Foods and Food Processing Environments</w:t>
      </w:r>
      <w:r w:rsidRPr="007135A2">
        <w:rPr>
          <w:noProof/>
          <w:sz w:val="24"/>
          <w:szCs w:val="24"/>
        </w:rPr>
        <w:t>. Elsevier Inc. https://doi.org/10.1016/C2021-0-01219-0</w:t>
      </w:r>
    </w:p>
    <w:p w:rsidR="003F7BD0" w:rsidRPr="007135A2" w:rsidRDefault="003F7BD0" w:rsidP="003F7BD0">
      <w:pPr>
        <w:widowControl w:val="0"/>
        <w:autoSpaceDE w:val="0"/>
        <w:autoSpaceDN w:val="0"/>
        <w:adjustRightInd w:val="0"/>
        <w:ind w:left="480" w:hanging="480"/>
        <w:rPr>
          <w:noProof/>
          <w:sz w:val="24"/>
          <w:szCs w:val="24"/>
        </w:rPr>
      </w:pPr>
      <w:r w:rsidRPr="007135A2">
        <w:rPr>
          <w:noProof/>
          <w:sz w:val="24"/>
          <w:szCs w:val="24"/>
        </w:rPr>
        <w:t xml:space="preserve">Pınarlı, Ç., &amp; Erkmen, O. (2022). Fermentation in Food Technology and Health. </w:t>
      </w:r>
      <w:r w:rsidRPr="007135A2">
        <w:rPr>
          <w:i/>
          <w:iCs/>
          <w:noProof/>
          <w:sz w:val="24"/>
          <w:szCs w:val="24"/>
        </w:rPr>
        <w:t>3rd International Conference on Gastronomy, Nutrition and Dietetics Proceedings Book, May 6-8, İstanbul Gedik University, İstanbul, Turkey</w:t>
      </w:r>
      <w:r w:rsidRPr="007135A2">
        <w:rPr>
          <w:noProof/>
          <w:sz w:val="24"/>
          <w:szCs w:val="24"/>
        </w:rPr>
        <w:t>, 344–348.</w:t>
      </w:r>
    </w:p>
    <w:p w:rsidR="003F7BD0" w:rsidRPr="007135A2" w:rsidRDefault="003F7BD0" w:rsidP="003F7BD0">
      <w:pPr>
        <w:widowControl w:val="0"/>
        <w:autoSpaceDE w:val="0"/>
        <w:autoSpaceDN w:val="0"/>
        <w:adjustRightInd w:val="0"/>
        <w:ind w:left="480" w:hanging="480"/>
        <w:rPr>
          <w:noProof/>
          <w:sz w:val="24"/>
          <w:szCs w:val="24"/>
        </w:rPr>
      </w:pPr>
      <w:r w:rsidRPr="007135A2">
        <w:rPr>
          <w:noProof/>
          <w:sz w:val="24"/>
          <w:szCs w:val="24"/>
        </w:rPr>
        <w:t xml:space="preserve">TGK. (2022). </w:t>
      </w:r>
      <w:r w:rsidRPr="007135A2">
        <w:rPr>
          <w:i/>
          <w:iCs/>
          <w:noProof/>
          <w:sz w:val="24"/>
          <w:szCs w:val="24"/>
        </w:rPr>
        <w:t>Türk Gıda Kodeksi Fermente Süt Ürünleri Tebliği (No: 2022/44). Türk Gıda Kodeksi (TGK), Resmi Gazete Tarihi: 16.02.2009 sayı: 27143, Ankara.</w:t>
      </w:r>
    </w:p>
    <w:p w:rsidR="003F7BD0" w:rsidRPr="007135A2" w:rsidRDefault="003F7BD0" w:rsidP="003F7BD0">
      <w:pPr>
        <w:widowControl w:val="0"/>
        <w:autoSpaceDE w:val="0"/>
        <w:autoSpaceDN w:val="0"/>
        <w:adjustRightInd w:val="0"/>
        <w:ind w:left="480" w:hanging="480"/>
        <w:rPr>
          <w:noProof/>
          <w:sz w:val="24"/>
        </w:rPr>
      </w:pPr>
      <w:r w:rsidRPr="007135A2">
        <w:rPr>
          <w:noProof/>
          <w:sz w:val="24"/>
          <w:szCs w:val="24"/>
        </w:rPr>
        <w:t xml:space="preserve">TÜİK. (2010). </w:t>
      </w:r>
      <w:r w:rsidRPr="007135A2">
        <w:rPr>
          <w:i/>
          <w:iCs/>
          <w:noProof/>
          <w:sz w:val="24"/>
          <w:szCs w:val="24"/>
        </w:rPr>
        <w:t>Hayvancılık İstatistikleri.</w:t>
      </w:r>
      <w:r w:rsidRPr="007135A2">
        <w:rPr>
          <w:noProof/>
          <w:sz w:val="24"/>
          <w:szCs w:val="24"/>
        </w:rPr>
        <w:t xml:space="preserve"> Türkiye İstatistik Kurumu. http://www.tuik.gov.tr/ hayvancilik.app/hayvancilik.zul</w:t>
      </w:r>
    </w:p>
    <w:p w:rsidR="007A5E9C" w:rsidRDefault="003F7BD0" w:rsidP="00E2273E">
      <w:pPr>
        <w:rPr>
          <w:sz w:val="24"/>
          <w:szCs w:val="24"/>
        </w:rPr>
      </w:pPr>
      <w:r>
        <w:rPr>
          <w:sz w:val="24"/>
          <w:szCs w:val="24"/>
        </w:rPr>
        <w:fldChar w:fldCharType="end"/>
      </w:r>
    </w:p>
    <w:p w:rsidR="007A5E9C" w:rsidRDefault="007A5E9C" w:rsidP="00E2273E">
      <w:pPr>
        <w:rPr>
          <w:sz w:val="24"/>
          <w:szCs w:val="24"/>
        </w:rPr>
      </w:pPr>
    </w:p>
    <w:p w:rsidR="00C752F1" w:rsidRDefault="00C752F1" w:rsidP="00E2273E">
      <w:pPr>
        <w:rPr>
          <w:sz w:val="24"/>
          <w:szCs w:val="24"/>
        </w:rPr>
      </w:pPr>
    </w:p>
    <w:p w:rsidR="00C752F1" w:rsidRPr="00C752F1" w:rsidRDefault="00C752F1" w:rsidP="00C752F1">
      <w:pPr>
        <w:rPr>
          <w:sz w:val="24"/>
          <w:szCs w:val="24"/>
        </w:rPr>
      </w:pPr>
    </w:p>
    <w:p w:rsidR="00C752F1" w:rsidRPr="00C752F1" w:rsidRDefault="00C752F1" w:rsidP="00C752F1">
      <w:pPr>
        <w:rPr>
          <w:sz w:val="24"/>
          <w:szCs w:val="24"/>
        </w:rPr>
      </w:pPr>
    </w:p>
    <w:p w:rsidR="00C752F1" w:rsidRPr="00C752F1" w:rsidRDefault="00C752F1" w:rsidP="00C752F1">
      <w:pPr>
        <w:rPr>
          <w:sz w:val="24"/>
          <w:szCs w:val="24"/>
        </w:rPr>
      </w:pPr>
    </w:p>
    <w:p w:rsidR="00C752F1" w:rsidRPr="00C752F1" w:rsidRDefault="00C752F1" w:rsidP="00C752F1">
      <w:pPr>
        <w:rPr>
          <w:sz w:val="24"/>
          <w:szCs w:val="24"/>
        </w:rPr>
      </w:pPr>
    </w:p>
    <w:p w:rsidR="00C752F1" w:rsidRPr="00C752F1" w:rsidRDefault="00C752F1" w:rsidP="00C752F1">
      <w:pPr>
        <w:rPr>
          <w:sz w:val="24"/>
          <w:szCs w:val="24"/>
        </w:rPr>
      </w:pPr>
    </w:p>
    <w:p w:rsidR="00C752F1" w:rsidRPr="00C752F1" w:rsidRDefault="00C752F1" w:rsidP="00C752F1">
      <w:pPr>
        <w:rPr>
          <w:sz w:val="24"/>
          <w:szCs w:val="24"/>
        </w:rPr>
      </w:pPr>
    </w:p>
    <w:p w:rsidR="00C752F1" w:rsidRPr="00C752F1" w:rsidRDefault="00C752F1" w:rsidP="00C752F1">
      <w:pPr>
        <w:rPr>
          <w:sz w:val="24"/>
          <w:szCs w:val="24"/>
        </w:rPr>
      </w:pPr>
    </w:p>
    <w:p w:rsidR="00C752F1" w:rsidRDefault="00C752F1" w:rsidP="00C752F1">
      <w:pPr>
        <w:rPr>
          <w:sz w:val="24"/>
          <w:szCs w:val="24"/>
        </w:rPr>
      </w:pPr>
    </w:p>
    <w:p w:rsidR="007A5E9C" w:rsidRPr="00C752F1" w:rsidRDefault="00C752F1" w:rsidP="00C752F1">
      <w:pPr>
        <w:tabs>
          <w:tab w:val="left" w:pos="2448"/>
        </w:tabs>
        <w:rPr>
          <w:sz w:val="24"/>
          <w:szCs w:val="24"/>
        </w:rPr>
      </w:pPr>
      <w:r>
        <w:rPr>
          <w:sz w:val="24"/>
          <w:szCs w:val="24"/>
        </w:rPr>
        <w:tab/>
      </w:r>
    </w:p>
    <w:sectPr w:rsidR="007A5E9C" w:rsidRPr="00C752F1" w:rsidSect="00DB7118">
      <w:headerReference w:type="even" r:id="rId12"/>
      <w:headerReference w:type="default" r:id="rId13"/>
      <w:footerReference w:type="even" r:id="rId14"/>
      <w:footerReference w:type="default" r:id="rId15"/>
      <w:headerReference w:type="first" r:id="rId16"/>
      <w:footerReference w:type="first" r:id="rId17"/>
      <w:pgSz w:w="11906" w:h="16838" w:code="9"/>
      <w:pgMar w:top="1418" w:right="1134" w:bottom="1134" w:left="1418" w:header="1021" w:footer="1276" w:gutter="0"/>
      <w:pgNumType w:start="1"/>
      <w:cols w:space="708"/>
      <w:titlePg/>
      <w:docGrid w:linePitch="27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C5FFB" w:rsidRDefault="00CC5FFB">
      <w:r>
        <w:separator/>
      </w:r>
    </w:p>
  </w:endnote>
  <w:endnote w:type="continuationSeparator" w:id="0">
    <w:p w:rsidR="00CC5FFB" w:rsidRDefault="00CC5F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A2"/>
    <w:family w:val="swiss"/>
    <w:pitch w:val="variable"/>
    <w:sig w:usb0="E0002EFF" w:usb1="C000785B" w:usb2="00000009" w:usb3="00000000" w:csb0="000001FF" w:csb1="00000000"/>
  </w:font>
  <w:font w:name="Calibri">
    <w:panose1 w:val="020F0502020204030204"/>
    <w:charset w:val="A2"/>
    <w:family w:val="swiss"/>
    <w:pitch w:val="variable"/>
    <w:sig w:usb0="E4002EFF" w:usb1="C000247B" w:usb2="00000009" w:usb3="00000000" w:csb0="000001FF" w:csb1="00000000"/>
  </w:font>
  <w:font w:name="Segoe UI">
    <w:panose1 w:val="020B0502040204020203"/>
    <w:charset w:val="A2"/>
    <w:family w:val="swiss"/>
    <w:pitch w:val="variable"/>
    <w:sig w:usb0="E4002EFF" w:usb1="C000E47F" w:usb2="00000009" w:usb3="00000000" w:csb0="000001FF" w:csb1="00000000"/>
  </w:font>
  <w:font w:name="Myriad Pro">
    <w:altName w:val="Arial"/>
    <w:panose1 w:val="00000000000000000000"/>
    <w:charset w:val="00"/>
    <w:family w:val="swiss"/>
    <w:notTrueType/>
    <w:pitch w:val="variable"/>
    <w:sig w:usb0="00000001" w:usb1="00000000" w:usb2="00000000" w:usb3="00000000" w:csb0="0000009F" w:csb1="00000000"/>
  </w:font>
  <w:font w:name="Calibri Light">
    <w:panose1 w:val="020F0302020204030204"/>
    <w:charset w:val="A2"/>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0765D" w:rsidRDefault="0010765D" w:rsidP="00D06D92">
    <w:pPr>
      <w:pStyle w:val="AltBilgi"/>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0765D" w:rsidRDefault="0010765D" w:rsidP="00D06D92">
    <w:pPr>
      <w:pStyle w:val="AltBilgi"/>
      <w:ind w:right="360"/>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oKlavuzu"/>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3969"/>
    </w:tblGrid>
    <w:tr w:rsidR="003F624E" w:rsidRPr="00EB0687" w:rsidTr="00EC4F46">
      <w:tc>
        <w:tcPr>
          <w:tcW w:w="5245" w:type="dxa"/>
        </w:tcPr>
        <w:p w:rsidR="003F624E" w:rsidRPr="00EB0687" w:rsidRDefault="003F624E" w:rsidP="003F624E">
          <w:pPr>
            <w:pStyle w:val="AltBilgi"/>
            <w:rPr>
              <w:b/>
              <w:sz w:val="6"/>
              <w:szCs w:val="6"/>
            </w:rPr>
          </w:pPr>
        </w:p>
      </w:tc>
      <w:tc>
        <w:tcPr>
          <w:tcW w:w="3969" w:type="dxa"/>
        </w:tcPr>
        <w:p w:rsidR="003F624E" w:rsidRPr="00EB0687" w:rsidRDefault="003F624E" w:rsidP="003F624E">
          <w:pPr>
            <w:pStyle w:val="AltBilgi"/>
            <w:rPr>
              <w:sz w:val="6"/>
              <w:szCs w:val="6"/>
            </w:rPr>
          </w:pPr>
        </w:p>
      </w:tc>
    </w:tr>
    <w:tr w:rsidR="003F624E" w:rsidTr="00EC4F46">
      <w:tc>
        <w:tcPr>
          <w:tcW w:w="5245" w:type="dxa"/>
        </w:tcPr>
        <w:p w:rsidR="003F624E" w:rsidRPr="000C00C9" w:rsidRDefault="003F624E" w:rsidP="002A7484">
          <w:pPr>
            <w:pStyle w:val="AltBilgi"/>
            <w:tabs>
              <w:tab w:val="clear" w:pos="4536"/>
              <w:tab w:val="clear" w:pos="9072"/>
              <w:tab w:val="right" w:pos="4385"/>
            </w:tabs>
            <w:rPr>
              <w:b/>
              <w:sz w:val="18"/>
              <w:szCs w:val="18"/>
            </w:rPr>
          </w:pPr>
          <w:r w:rsidRPr="000C00C9">
            <w:rPr>
              <w:b/>
              <w:sz w:val="18"/>
              <w:szCs w:val="18"/>
            </w:rPr>
            <w:t>Başvuru:</w:t>
          </w:r>
          <w:r w:rsidRPr="000C00C9">
            <w:rPr>
              <w:sz w:val="18"/>
              <w:szCs w:val="18"/>
            </w:rPr>
            <w:t xml:space="preserve"> </w:t>
          </w:r>
          <w:r w:rsidRPr="000C00C9">
            <w:rPr>
              <w:b/>
              <w:sz w:val="18"/>
              <w:szCs w:val="18"/>
            </w:rPr>
            <w:t>Kabul:</w:t>
          </w:r>
          <w:r w:rsidR="00615324" w:rsidRPr="000C00C9">
            <w:rPr>
              <w:sz w:val="18"/>
              <w:szCs w:val="18"/>
            </w:rPr>
            <w:tab/>
          </w:r>
        </w:p>
      </w:tc>
      <w:tc>
        <w:tcPr>
          <w:tcW w:w="3969" w:type="dxa"/>
        </w:tcPr>
        <w:p w:rsidR="003F624E" w:rsidRPr="000C00C9" w:rsidRDefault="000C00C9" w:rsidP="000C00C9">
          <w:pPr>
            <w:pStyle w:val="AltBilgi"/>
            <w:rPr>
              <w:b/>
              <w:sz w:val="18"/>
              <w:szCs w:val="18"/>
            </w:rPr>
          </w:pPr>
          <w:r w:rsidRPr="000C00C9">
            <w:rPr>
              <w:b/>
              <w:sz w:val="18"/>
              <w:szCs w:val="18"/>
            </w:rPr>
            <w:t>Dergi maili:</w:t>
          </w:r>
          <w:r w:rsidRPr="000C00C9">
            <w:rPr>
              <w:sz w:val="18"/>
              <w:szCs w:val="18"/>
            </w:rPr>
            <w:t xml:space="preserve"> </w:t>
          </w:r>
          <w:r w:rsidR="00C32BFE">
            <w:rPr>
              <w:sz w:val="18"/>
              <w:szCs w:val="18"/>
            </w:rPr>
            <w:t>au</w:t>
          </w:r>
          <w:r w:rsidRPr="000C00C9">
            <w:rPr>
              <w:sz w:val="18"/>
              <w:szCs w:val="18"/>
            </w:rPr>
            <w:t>sbf</w:t>
          </w:r>
          <w:r w:rsidRPr="000C00C9">
            <w:rPr>
              <w:rStyle w:val="DipnotBavurusu"/>
              <w:sz w:val="18"/>
              <w:szCs w:val="18"/>
              <w:vertAlign w:val="baseline"/>
            </w:rPr>
            <w:t>@arel.edu.tr</w:t>
          </w:r>
        </w:p>
      </w:tc>
    </w:tr>
    <w:tr w:rsidR="00F56FFD" w:rsidTr="00EC4F46">
      <w:trPr>
        <w:trHeight w:val="129"/>
      </w:trPr>
      <w:tc>
        <w:tcPr>
          <w:tcW w:w="5245" w:type="dxa"/>
        </w:tcPr>
        <w:p w:rsidR="00B11A15" w:rsidRPr="000C00C9" w:rsidRDefault="00F56FFD" w:rsidP="00B11A15">
          <w:pPr>
            <w:pStyle w:val="AltBilgi"/>
            <w:rPr>
              <w:sz w:val="18"/>
              <w:szCs w:val="18"/>
            </w:rPr>
          </w:pPr>
          <w:r w:rsidRPr="000C00C9">
            <w:rPr>
              <w:b/>
              <w:bCs/>
              <w:color w:val="000000"/>
              <w:sz w:val="18"/>
              <w:szCs w:val="18"/>
            </w:rPr>
            <w:t>*Sorumlu yazar:</w:t>
          </w:r>
          <w:r w:rsidRPr="000C00C9">
            <w:rPr>
              <w:bCs/>
              <w:color w:val="000000"/>
              <w:sz w:val="18"/>
              <w:szCs w:val="18"/>
            </w:rPr>
            <w:t xml:space="preserve"> </w:t>
          </w:r>
        </w:p>
        <w:p w:rsidR="00F56FFD" w:rsidRPr="000C00C9" w:rsidRDefault="00F56FFD" w:rsidP="00F56FFD">
          <w:pPr>
            <w:pStyle w:val="AltBilgi"/>
            <w:rPr>
              <w:sz w:val="18"/>
              <w:szCs w:val="18"/>
            </w:rPr>
          </w:pPr>
        </w:p>
      </w:tc>
      <w:tc>
        <w:tcPr>
          <w:tcW w:w="3969" w:type="dxa"/>
        </w:tcPr>
        <w:p w:rsidR="00633063" w:rsidRPr="000C00C9" w:rsidRDefault="00633063" w:rsidP="00633063">
          <w:pPr>
            <w:rPr>
              <w:sz w:val="18"/>
              <w:szCs w:val="18"/>
            </w:rPr>
          </w:pPr>
          <w:r w:rsidRPr="000C00C9">
            <w:rPr>
              <w:b/>
              <w:sz w:val="18"/>
              <w:szCs w:val="18"/>
            </w:rPr>
            <w:t>Dergi kısaltmalar:</w:t>
          </w:r>
          <w:r w:rsidRPr="000C00C9">
            <w:rPr>
              <w:sz w:val="18"/>
              <w:szCs w:val="18"/>
            </w:rPr>
            <w:t xml:space="preserve"> Arel Ü. Sağ. Bil. Derg.   </w:t>
          </w:r>
        </w:p>
        <w:p w:rsidR="00F56FFD" w:rsidRPr="00F20261" w:rsidRDefault="00633063" w:rsidP="0043325E">
          <w:r w:rsidRPr="000C00C9">
            <w:rPr>
              <w:sz w:val="18"/>
              <w:szCs w:val="18"/>
            </w:rPr>
            <w:t xml:space="preserve">                                  </w:t>
          </w:r>
          <w:r w:rsidRPr="000C00C9">
            <w:rPr>
              <w:bCs/>
              <w:color w:val="000000"/>
              <w:sz w:val="18"/>
              <w:szCs w:val="18"/>
            </w:rPr>
            <w:t>J. Health Sci. Arel U.</w:t>
          </w:r>
          <w:r w:rsidR="00E20E65" w:rsidRPr="000C00C9">
            <w:rPr>
              <w:b/>
              <w:sz w:val="18"/>
              <w:szCs w:val="18"/>
            </w:rPr>
            <w:t xml:space="preserve"> </w:t>
          </w:r>
          <w:r w:rsidR="0043325E">
            <w:rPr>
              <w:b/>
              <w:sz w:val="18"/>
              <w:szCs w:val="18"/>
            </w:rPr>
            <w:br/>
          </w:r>
          <w:r w:rsidR="00E20E65" w:rsidRPr="000C00C9">
            <w:rPr>
              <w:b/>
              <w:sz w:val="18"/>
              <w:szCs w:val="18"/>
            </w:rPr>
            <w:t>Atıf:</w:t>
          </w:r>
          <w:r w:rsidR="00E20E65" w:rsidRPr="000C00C9">
            <w:rPr>
              <w:sz w:val="18"/>
              <w:szCs w:val="18"/>
            </w:rPr>
            <w:t xml:space="preserve"> </w:t>
          </w:r>
        </w:p>
      </w:tc>
    </w:tr>
    <w:tr w:rsidR="00E10042" w:rsidTr="00EC4F46">
      <w:tc>
        <w:tcPr>
          <w:tcW w:w="9214" w:type="dxa"/>
          <w:gridSpan w:val="2"/>
        </w:tcPr>
        <w:p w:rsidR="00E10042" w:rsidRDefault="002A7484" w:rsidP="002A7484">
          <w:pPr>
            <w:rPr>
              <w:sz w:val="18"/>
              <w:szCs w:val="18"/>
            </w:rPr>
          </w:pPr>
          <w:r w:rsidRPr="00B56E7A">
            <w:rPr>
              <w:color w:val="FF0000"/>
              <w:sz w:val="18"/>
              <w:szCs w:val="18"/>
            </w:rPr>
            <w:t>Varsa</w:t>
          </w:r>
          <w:r w:rsidR="007A0766">
            <w:rPr>
              <w:color w:val="FF0000"/>
              <w:sz w:val="18"/>
              <w:szCs w:val="18"/>
            </w:rPr>
            <w:t xml:space="preserve"> (yoksa siliniz)</w:t>
          </w:r>
          <w:r w:rsidRPr="00B56E7A">
            <w:rPr>
              <w:color w:val="FF0000"/>
              <w:sz w:val="18"/>
              <w:szCs w:val="18"/>
            </w:rPr>
            <w:t xml:space="preserve">: </w:t>
          </w:r>
          <w:r w:rsidR="00E10042" w:rsidRPr="000C00C9">
            <w:rPr>
              <w:sz w:val="18"/>
              <w:szCs w:val="18"/>
            </w:rPr>
            <w:t>Bu çalışma yüksek lisans tezinden derlenerek yapılmıştır.</w:t>
          </w:r>
        </w:p>
        <w:p w:rsidR="002A7484" w:rsidRPr="000C00C9" w:rsidRDefault="002A7484" w:rsidP="002A7484">
          <w:pPr>
            <w:rPr>
              <w:sz w:val="18"/>
              <w:szCs w:val="18"/>
            </w:rPr>
          </w:pPr>
          <w:r>
            <w:rPr>
              <w:sz w:val="18"/>
              <w:szCs w:val="18"/>
            </w:rPr>
            <w:t xml:space="preserve">            Makale …….kongresinde sunulmuştur, konre kitabında özet olarak yer almıştır.</w:t>
          </w:r>
        </w:p>
      </w:tc>
    </w:tr>
  </w:tbl>
  <w:p w:rsidR="003F624E" w:rsidRPr="00FA522B" w:rsidRDefault="00E00084" w:rsidP="003F624E">
    <w:pPr>
      <w:pStyle w:val="AltBilgi"/>
      <w:rPr>
        <w:sz w:val="4"/>
        <w:szCs w:val="4"/>
      </w:rPr>
    </w:pPr>
    <w:r w:rsidRPr="00EB0687">
      <w:rPr>
        <w:b/>
        <w:noProof/>
        <w:sz w:val="6"/>
        <w:szCs w:val="6"/>
      </w:rPr>
      <mc:AlternateContent>
        <mc:Choice Requires="wps">
          <w:drawing>
            <wp:anchor distT="0" distB="0" distL="114300" distR="114300" simplePos="0" relativeHeight="251661824" behindDoc="0" locked="0" layoutInCell="1" allowOverlap="1" wp14:anchorId="4C4E3EC6" wp14:editId="70CB1416">
              <wp:simplePos x="0" y="0"/>
              <wp:positionH relativeFrom="column">
                <wp:posOffset>-33655</wp:posOffset>
              </wp:positionH>
              <wp:positionV relativeFrom="paragraph">
                <wp:posOffset>-831850</wp:posOffset>
              </wp:positionV>
              <wp:extent cx="5975985" cy="0"/>
              <wp:effectExtent l="0" t="0" r="24765" b="19050"/>
              <wp:wrapNone/>
              <wp:docPr id="1" name="Lin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75985" cy="0"/>
                      </a:xfrm>
                      <a:prstGeom prst="line">
                        <a:avLst/>
                      </a:prstGeom>
                      <a:ln w="9525">
                        <a:headEnd/>
                        <a:tailEnd/>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33159168" id="Line 15" o:spid="_x0000_s1026" style="position:absolute;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65pt,-65.5pt" to="467.9pt,-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" strokecolor="black [3200]">
              <v:stroke joinstyle="miter"/>
            </v:line>
          </w:pict>
        </mc:Fallback>
      </mc:AlternateConten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C5FFB" w:rsidRDefault="00CC5FFB">
      <w:r>
        <w:separator/>
      </w:r>
    </w:p>
  </w:footnote>
  <w:footnote w:type="continuationSeparator" w:id="0">
    <w:p w:rsidR="00CC5FFB" w:rsidRDefault="00CC5FFB">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0765D" w:rsidRPr="00ED0FB5" w:rsidRDefault="0010765D" w:rsidP="00E7476F">
    <w:pPr>
      <w:pStyle w:val="stBilgi"/>
      <w:framePr w:wrap="around" w:vAnchor="text" w:hAnchor="margin" w:xAlign="outside" w:y="1"/>
      <w:rPr>
        <w:rStyle w:val="SayfaNumaras"/>
        <w:i/>
      </w:rPr>
    </w:pPr>
    <w:r w:rsidRPr="00ED0FB5">
      <w:rPr>
        <w:rStyle w:val="SayfaNumaras"/>
        <w:i/>
      </w:rPr>
      <w:fldChar w:fldCharType="begin"/>
    </w:r>
    <w:r w:rsidRPr="00ED0FB5">
      <w:rPr>
        <w:rStyle w:val="SayfaNumaras"/>
        <w:i/>
      </w:rPr>
      <w:instrText xml:space="preserve">PAGE  </w:instrText>
    </w:r>
    <w:r w:rsidRPr="00ED0FB5">
      <w:rPr>
        <w:rStyle w:val="SayfaNumaras"/>
        <w:i/>
      </w:rPr>
      <w:fldChar w:fldCharType="separate"/>
    </w:r>
    <w:r w:rsidR="0043325E">
      <w:rPr>
        <w:rStyle w:val="SayfaNumaras"/>
        <w:i/>
        <w:noProof/>
      </w:rPr>
      <w:t>2</w:t>
    </w:r>
    <w:r w:rsidRPr="00ED0FB5">
      <w:rPr>
        <w:rStyle w:val="SayfaNumaras"/>
        <w:i/>
      </w:rPr>
      <w:fldChar w:fldCharType="end"/>
    </w:r>
  </w:p>
  <w:p w:rsidR="0010765D" w:rsidRPr="00ED0FB5" w:rsidRDefault="00BE1026" w:rsidP="00ED0FB5">
    <w:pPr>
      <w:ind w:right="70"/>
      <w:jc w:val="right"/>
      <w:rPr>
        <w:i/>
        <w:sz w:val="18"/>
        <w:szCs w:val="18"/>
      </w:rPr>
    </w:pPr>
    <w:r>
      <w:rPr>
        <w:rFonts w:ascii="Myriad Pro" w:hAnsi="Myriad Pro"/>
        <w:bCs/>
        <w:i/>
        <w:noProof/>
        <w:sz w:val="16"/>
        <w:szCs w:val="16"/>
      </w:rPr>
      <mc:AlternateContent>
        <mc:Choice Requires="wps">
          <w:drawing>
            <wp:anchor distT="0" distB="0" distL="114300" distR="114300" simplePos="0" relativeHeight="251655680" behindDoc="0" locked="0" layoutInCell="1" allowOverlap="1">
              <wp:simplePos x="0" y="0"/>
              <wp:positionH relativeFrom="column">
                <wp:posOffset>-17780</wp:posOffset>
              </wp:positionH>
              <wp:positionV relativeFrom="paragraph">
                <wp:posOffset>179705</wp:posOffset>
              </wp:positionV>
              <wp:extent cx="5868000" cy="0"/>
              <wp:effectExtent l="0" t="0" r="19050" b="19050"/>
              <wp:wrapNone/>
              <wp:docPr id="4" name="Lin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68000" cy="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FE44482" id="Line 8" o:spid="_x0000_s1026" style="position:absolute;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14.15pt" to="460.65pt,1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" strokeweight=".25pt"/>
          </w:pict>
        </mc:Fallback>
      </mc:AlternateContent>
    </w:r>
    <w:r w:rsidR="00190BA3" w:rsidRPr="00190BA3">
      <w:rPr>
        <w:sz w:val="18"/>
        <w:szCs w:val="18"/>
      </w:rPr>
      <w:t xml:space="preserve"> </w:t>
    </w:r>
    <w:r w:rsidR="00190BA3" w:rsidRPr="00190BA3">
      <w:rPr>
        <w:i/>
        <w:sz w:val="18"/>
        <w:szCs w:val="18"/>
      </w:rPr>
      <w:t>Arel Üniversitesi Sağlık Bilimleri Dergisi</w:t>
    </w:r>
    <w:r w:rsidR="00ED0FB5" w:rsidRPr="00190BA3">
      <w:rPr>
        <w:i/>
        <w:sz w:val="18"/>
        <w:szCs w:val="18"/>
      </w:rPr>
      <w:t xml:space="preserve"> </w:t>
    </w:r>
    <w:r w:rsidR="00ED0FB5" w:rsidRPr="00ED0FB5">
      <w:rPr>
        <w:i/>
        <w:sz w:val="18"/>
        <w:szCs w:val="18"/>
      </w:rPr>
      <w:t>2023</w:t>
    </w:r>
    <w:r w:rsidR="00ED0FB5" w:rsidRPr="00ED0FB5">
      <w:rPr>
        <w:i/>
        <w:spacing w:val="-11"/>
        <w:sz w:val="18"/>
        <w:szCs w:val="18"/>
      </w:rPr>
      <w:t xml:space="preserve"> </w:t>
    </w:r>
    <w:r w:rsidR="00190BA3">
      <w:rPr>
        <w:i/>
        <w:spacing w:val="-11"/>
        <w:sz w:val="18"/>
        <w:szCs w:val="18"/>
      </w:rPr>
      <w:t>1</w:t>
    </w:r>
    <w:r w:rsidR="00ED0FB5" w:rsidRPr="00ED0FB5">
      <w:rPr>
        <w:i/>
        <w:sz w:val="18"/>
        <w:szCs w:val="18"/>
      </w:rPr>
      <w:t>(1):1-12</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0765D" w:rsidRPr="006F095D" w:rsidRDefault="0010765D" w:rsidP="00E7476F">
    <w:pPr>
      <w:pStyle w:val="stBilgi"/>
      <w:framePr w:wrap="around" w:vAnchor="text" w:hAnchor="margin" w:xAlign="outside" w:y="1"/>
      <w:rPr>
        <w:rStyle w:val="SayfaNumaras"/>
        <w:i/>
      </w:rPr>
    </w:pPr>
    <w:r w:rsidRPr="006F095D">
      <w:rPr>
        <w:rStyle w:val="SayfaNumaras"/>
        <w:i/>
      </w:rPr>
      <w:fldChar w:fldCharType="begin"/>
    </w:r>
    <w:r w:rsidRPr="006F095D">
      <w:rPr>
        <w:rStyle w:val="SayfaNumaras"/>
        <w:i/>
      </w:rPr>
      <w:instrText xml:space="preserve">PAGE  </w:instrText>
    </w:r>
    <w:r w:rsidRPr="006F095D">
      <w:rPr>
        <w:rStyle w:val="SayfaNumaras"/>
        <w:i/>
      </w:rPr>
      <w:fldChar w:fldCharType="separate"/>
    </w:r>
    <w:r w:rsidR="0043325E">
      <w:rPr>
        <w:rStyle w:val="SayfaNumaras"/>
        <w:i/>
        <w:noProof/>
      </w:rPr>
      <w:t>7</w:t>
    </w:r>
    <w:r w:rsidRPr="006F095D">
      <w:rPr>
        <w:rStyle w:val="SayfaNumaras"/>
        <w:i/>
      </w:rPr>
      <w:fldChar w:fldCharType="end"/>
    </w:r>
  </w:p>
  <w:p w:rsidR="0010765D" w:rsidRPr="006F095D" w:rsidRDefault="00C44938" w:rsidP="00F9298B">
    <w:pPr>
      <w:rPr>
        <w:rFonts w:ascii="Myriad Pro" w:hAnsi="Myriad Pro"/>
        <w:sz w:val="18"/>
        <w:szCs w:val="18"/>
      </w:rPr>
    </w:pPr>
    <w:r>
      <w:rPr>
        <w:rFonts w:ascii="Myriad Pro" w:hAnsi="Myriad Pro"/>
        <w:bCs/>
        <w:i/>
        <w:noProof/>
        <w:sz w:val="16"/>
        <w:szCs w:val="16"/>
      </w:rPr>
      <mc:AlternateContent>
        <mc:Choice Requires="wps">
          <w:drawing>
            <wp:anchor distT="0" distB="0" distL="114300" distR="114300" simplePos="0" relativeHeight="251663872" behindDoc="0" locked="0" layoutInCell="1" allowOverlap="1" wp14:anchorId="2F012C2E" wp14:editId="5B08BB86">
              <wp:simplePos x="0" y="0"/>
              <wp:positionH relativeFrom="column">
                <wp:posOffset>-15240</wp:posOffset>
              </wp:positionH>
              <wp:positionV relativeFrom="paragraph">
                <wp:posOffset>182880</wp:posOffset>
              </wp:positionV>
              <wp:extent cx="5868000" cy="0"/>
              <wp:effectExtent l="0" t="0" r="19050" b="19050"/>
              <wp:wrapNone/>
              <wp:docPr id="8" name="Lin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68000" cy="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5E65E42" id="Line 8" o:spid="_x0000_s1026" style="position:absolute;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2pt,14.4pt" to="460.85pt,1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" strokeweight=".25pt"/>
          </w:pict>
        </mc:Fallback>
      </mc:AlternateConten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91424" w:rsidRPr="005C3F14" w:rsidRDefault="00691424" w:rsidP="00691424">
    <w:pPr>
      <w:ind w:right="70"/>
      <w:jc w:val="right"/>
      <w:rPr>
        <w:sz w:val="18"/>
        <w:szCs w:val="18"/>
      </w:rPr>
    </w:pPr>
    <w:r>
      <w:rPr>
        <w:sz w:val="18"/>
        <w:szCs w:val="18"/>
      </w:rPr>
      <w:t xml:space="preserve">Arel Üniversitesi </w:t>
    </w:r>
    <w:r w:rsidRPr="005C3F14">
      <w:rPr>
        <w:sz w:val="18"/>
        <w:szCs w:val="18"/>
      </w:rPr>
      <w:t xml:space="preserve">Sağlık Bilimleri Dergisi </w:t>
    </w:r>
    <w:r w:rsidRPr="00BE628A">
      <w:rPr>
        <w:noProof/>
        <w:sz w:val="18"/>
        <w:szCs w:val="18"/>
      </w:rPr>
      <w:t xml:space="preserve">Dergi </w:t>
    </w:r>
    <w:r>
      <w:rPr>
        <w:noProof/>
        <w:sz w:val="18"/>
        <w:szCs w:val="18"/>
      </w:rPr>
      <w:t>…..</w:t>
    </w:r>
  </w:p>
  <w:p w:rsidR="00691424" w:rsidRPr="00691424" w:rsidRDefault="00691424" w:rsidP="00691424">
    <w:pPr>
      <w:spacing w:after="120"/>
      <w:ind w:left="360" w:firstLine="491"/>
      <w:jc w:val="right"/>
      <w:rPr>
        <w:i/>
        <w:sz w:val="18"/>
        <w:szCs w:val="18"/>
        <w:lang w:val="en-US"/>
      </w:rPr>
    </w:pPr>
    <w:r w:rsidRPr="00691424">
      <w:rPr>
        <w:i/>
        <w:sz w:val="18"/>
        <w:szCs w:val="18"/>
        <w:lang w:val="en-US"/>
      </w:rPr>
      <w:t xml:space="preserve">Journal of Health Sciences </w:t>
    </w:r>
    <w:r w:rsidRPr="00691424">
      <w:rPr>
        <w:i/>
        <w:sz w:val="18"/>
        <w:szCs w:val="18"/>
      </w:rPr>
      <w:t>Arel</w:t>
    </w:r>
    <w:r w:rsidRPr="00691424">
      <w:rPr>
        <w:i/>
        <w:sz w:val="18"/>
        <w:szCs w:val="18"/>
        <w:lang w:val="en-US"/>
      </w:rPr>
      <w:t xml:space="preserve"> University</w:t>
    </w:r>
    <w:r w:rsidRPr="00691424">
      <w:rPr>
        <w:i/>
        <w:sz w:val="18"/>
        <w:szCs w:val="18"/>
      </w:rPr>
      <w:t>…….</w:t>
    </w:r>
  </w:p>
  <w:p w:rsidR="00691424" w:rsidRPr="00156553" w:rsidRDefault="00E00084" w:rsidP="00691424">
    <w:pPr>
      <w:pStyle w:val="stBilgi"/>
      <w:jc w:val="center"/>
      <w:rPr>
        <w:b/>
        <w:noProof/>
        <w:sz w:val="16"/>
        <w:szCs w:val="16"/>
      </w:rPr>
    </w:pPr>
    <w:r>
      <w:rPr>
        <w:b/>
        <w:noProof/>
        <w:sz w:val="16"/>
        <w:szCs w:val="16"/>
      </w:rPr>
      <w:drawing>
        <wp:anchor distT="0" distB="0" distL="114300" distR="114300" simplePos="0" relativeHeight="251668992" behindDoc="1" locked="0" layoutInCell="1" allowOverlap="1" wp14:anchorId="282F3555" wp14:editId="361DCF07">
          <wp:simplePos x="0" y="0"/>
          <wp:positionH relativeFrom="margin">
            <wp:posOffset>5014595</wp:posOffset>
          </wp:positionH>
          <wp:positionV relativeFrom="paragraph">
            <wp:posOffset>50800</wp:posOffset>
          </wp:positionV>
          <wp:extent cx="971550" cy="981075"/>
          <wp:effectExtent l="0" t="0" r="0" b="9525"/>
          <wp:wrapTight wrapText="bothSides">
            <wp:wrapPolygon edited="0">
              <wp:start x="0" y="0"/>
              <wp:lineTo x="0" y="21390"/>
              <wp:lineTo x="21176" y="21390"/>
              <wp:lineTo x="21176" y="0"/>
              <wp:lineTo x="0" y="0"/>
            </wp:wrapPolygon>
          </wp:wrapTight>
          <wp:docPr id="10" name="Resi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71550" cy="9810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91424">
      <w:rPr>
        <w:b/>
        <w:noProof/>
        <w:sz w:val="28"/>
        <w:szCs w:val="28"/>
      </w:rPr>
      <w:drawing>
        <wp:anchor distT="0" distB="0" distL="114300" distR="114300" simplePos="0" relativeHeight="251667968" behindDoc="1" locked="0" layoutInCell="1" allowOverlap="1" wp14:anchorId="4219CF48" wp14:editId="7331CBE7">
          <wp:simplePos x="0" y="0"/>
          <wp:positionH relativeFrom="margin">
            <wp:posOffset>-43180</wp:posOffset>
          </wp:positionH>
          <wp:positionV relativeFrom="paragraph">
            <wp:posOffset>40640</wp:posOffset>
          </wp:positionV>
          <wp:extent cx="962025" cy="981075"/>
          <wp:effectExtent l="0" t="0" r="9525" b="9525"/>
          <wp:wrapTight wrapText="bothSides">
            <wp:wrapPolygon edited="0">
              <wp:start x="0" y="0"/>
              <wp:lineTo x="0" y="21390"/>
              <wp:lineTo x="21386" y="21390"/>
              <wp:lineTo x="21386" y="0"/>
              <wp:lineTo x="0" y="0"/>
            </wp:wrapPolygon>
          </wp:wrapTight>
          <wp:docPr id="7" name="Resi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962025" cy="9810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91424">
      <w:rPr>
        <w:b/>
        <w:bCs/>
        <w:i/>
        <w:noProof/>
        <w:sz w:val="18"/>
        <w:szCs w:val="18"/>
      </w:rPr>
      <mc:AlternateContent>
        <mc:Choice Requires="wps">
          <w:drawing>
            <wp:anchor distT="0" distB="0" distL="114300" distR="114300" simplePos="0" relativeHeight="251666944" behindDoc="0" locked="0" layoutInCell="1" allowOverlap="1" wp14:anchorId="6947C94C" wp14:editId="02026884">
              <wp:simplePos x="0" y="0"/>
              <wp:positionH relativeFrom="column">
                <wp:posOffset>0</wp:posOffset>
              </wp:positionH>
              <wp:positionV relativeFrom="paragraph">
                <wp:posOffset>29210</wp:posOffset>
              </wp:positionV>
              <wp:extent cx="5976000" cy="0"/>
              <wp:effectExtent l="0" t="0" r="24765" b="19050"/>
              <wp:wrapNone/>
              <wp:docPr id="2" name="Lin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7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A7BE866" id="Line 13" o:spid="_x0000_s1026" style="position:absolute;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2.3pt" to="470.55pt,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"/>
          </w:pict>
        </mc:Fallback>
      </mc:AlternateContent>
    </w:r>
  </w:p>
  <w:p w:rsidR="00691424" w:rsidRPr="009967E8" w:rsidRDefault="00691424" w:rsidP="00691424">
    <w:pPr>
      <w:pStyle w:val="stBilgi"/>
      <w:spacing w:after="120"/>
      <w:jc w:val="center"/>
      <w:rPr>
        <w:b/>
        <w:noProof/>
        <w:sz w:val="28"/>
        <w:szCs w:val="28"/>
      </w:rPr>
    </w:pPr>
    <w:r>
      <w:rPr>
        <w:b/>
        <w:noProof/>
        <w:sz w:val="28"/>
        <w:szCs w:val="28"/>
      </w:rPr>
      <w:t>AREL ÜNİVERSİTESİ S</w:t>
    </w:r>
    <w:r w:rsidRPr="009967E8">
      <w:rPr>
        <w:b/>
        <w:noProof/>
        <w:sz w:val="28"/>
        <w:szCs w:val="28"/>
      </w:rPr>
      <w:t>AĞLIK BİLİMLERİ DERGİSİ</w:t>
    </w:r>
  </w:p>
  <w:p w:rsidR="00691424" w:rsidRPr="009E0EDE" w:rsidRDefault="00E00084" w:rsidP="00691424">
    <w:pPr>
      <w:pStyle w:val="stBilgi"/>
      <w:jc w:val="center"/>
      <w:rPr>
        <w:b/>
        <w:i/>
        <w:noProof/>
        <w:sz w:val="18"/>
        <w:szCs w:val="18"/>
      </w:rPr>
    </w:pPr>
    <w:r>
      <w:rPr>
        <w:b/>
        <w:i/>
        <w:noProof/>
        <w:sz w:val="18"/>
        <w:szCs w:val="18"/>
      </w:rPr>
      <w:t xml:space="preserve">         </w:t>
    </w:r>
    <w:r w:rsidR="00691424" w:rsidRPr="009E0EDE">
      <w:rPr>
        <w:b/>
        <w:i/>
        <w:noProof/>
        <w:sz w:val="18"/>
        <w:szCs w:val="18"/>
      </w:rPr>
      <w:t>JOURNAL OF HEALTH SCIENCES</w:t>
    </w:r>
    <w:r w:rsidR="00691424">
      <w:rPr>
        <w:b/>
        <w:i/>
        <w:noProof/>
        <w:sz w:val="18"/>
        <w:szCs w:val="18"/>
      </w:rPr>
      <w:t xml:space="preserve"> AREL UNIVERSITY</w:t>
    </w:r>
    <w:r w:rsidR="00691424" w:rsidRPr="009E0EDE">
      <w:rPr>
        <w:b/>
        <w:i/>
        <w:noProof/>
        <w:sz w:val="18"/>
        <w:szCs w:val="18"/>
      </w:rPr>
      <w:t xml:space="preserve"> </w:t>
    </w:r>
  </w:p>
  <w:p w:rsidR="00691424" w:rsidRPr="009967E8" w:rsidRDefault="00691424" w:rsidP="00691424">
    <w:pPr>
      <w:pStyle w:val="stBilgi"/>
      <w:spacing w:after="60"/>
      <w:jc w:val="center"/>
      <w:rPr>
        <w:b/>
        <w:noProof/>
        <w:sz w:val="12"/>
        <w:szCs w:val="12"/>
      </w:rPr>
    </w:pPr>
  </w:p>
  <w:p w:rsidR="00691424" w:rsidRDefault="00691424" w:rsidP="00691424">
    <w:pPr>
      <w:pStyle w:val="stBilgi"/>
      <w:spacing w:before="60"/>
      <w:rPr>
        <w:rStyle w:val="Kpr"/>
        <w:i/>
        <w:sz w:val="18"/>
        <w:szCs w:val="18"/>
      </w:rPr>
    </w:pPr>
    <w:r>
      <w:rPr>
        <w:noProof/>
      </w:rPr>
      <mc:AlternateContent>
        <mc:Choice Requires="wps">
          <w:drawing>
            <wp:anchor distT="0" distB="0" distL="0" distR="0" simplePos="0" relativeHeight="251665920" behindDoc="1" locked="0" layoutInCell="1" allowOverlap="1" wp14:anchorId="317045C1" wp14:editId="3B30C0A0">
              <wp:simplePos x="0" y="0"/>
              <wp:positionH relativeFrom="page">
                <wp:posOffset>907415</wp:posOffset>
              </wp:positionH>
              <wp:positionV relativeFrom="paragraph">
                <wp:posOffset>167005</wp:posOffset>
              </wp:positionV>
              <wp:extent cx="5976000" cy="74930"/>
              <wp:effectExtent l="0" t="0" r="5715" b="1270"/>
              <wp:wrapTopAndBottom/>
              <wp:docPr id="26" name="AutoShap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976000" cy="74930"/>
                      </a:xfrm>
                      <a:custGeom>
                        <a:avLst/>
                        <a:gdLst>
                          <a:gd name="T0" fmla="+- 0 9458 1109"/>
                          <a:gd name="T1" fmla="*/ T0 w 9782"/>
                          <a:gd name="T2" fmla="+- 0 2474 2386"/>
                          <a:gd name="T3" fmla="*/ 2474 h 118"/>
                          <a:gd name="T4" fmla="+- 0 2616 1109"/>
                          <a:gd name="T5" fmla="*/ T4 w 9782"/>
                          <a:gd name="T6" fmla="+- 0 2474 2386"/>
                          <a:gd name="T7" fmla="*/ 2474 h 118"/>
                          <a:gd name="T8" fmla="+- 0 2499 1109"/>
                          <a:gd name="T9" fmla="*/ T8 w 9782"/>
                          <a:gd name="T10" fmla="+- 0 2474 2386"/>
                          <a:gd name="T11" fmla="*/ 2474 h 118"/>
                          <a:gd name="T12" fmla="+- 0 2499 1109"/>
                          <a:gd name="T13" fmla="*/ T12 w 9782"/>
                          <a:gd name="T14" fmla="+- 0 2474 2386"/>
                          <a:gd name="T15" fmla="*/ 2474 h 118"/>
                          <a:gd name="T16" fmla="+- 0 1109 1109"/>
                          <a:gd name="T17" fmla="*/ T16 w 9782"/>
                          <a:gd name="T18" fmla="+- 0 2474 2386"/>
                          <a:gd name="T19" fmla="*/ 2474 h 118"/>
                          <a:gd name="T20" fmla="+- 0 1109 1109"/>
                          <a:gd name="T21" fmla="*/ T20 w 9782"/>
                          <a:gd name="T22" fmla="+- 0 2503 2386"/>
                          <a:gd name="T23" fmla="*/ 2503 h 118"/>
                          <a:gd name="T24" fmla="+- 0 2499 1109"/>
                          <a:gd name="T25" fmla="*/ T24 w 9782"/>
                          <a:gd name="T26" fmla="+- 0 2503 2386"/>
                          <a:gd name="T27" fmla="*/ 2503 h 118"/>
                          <a:gd name="T28" fmla="+- 0 2499 1109"/>
                          <a:gd name="T29" fmla="*/ T28 w 9782"/>
                          <a:gd name="T30" fmla="+- 0 2503 2386"/>
                          <a:gd name="T31" fmla="*/ 2503 h 118"/>
                          <a:gd name="T32" fmla="+- 0 2616 1109"/>
                          <a:gd name="T33" fmla="*/ T32 w 9782"/>
                          <a:gd name="T34" fmla="+- 0 2503 2386"/>
                          <a:gd name="T35" fmla="*/ 2503 h 118"/>
                          <a:gd name="T36" fmla="+- 0 9458 1109"/>
                          <a:gd name="T37" fmla="*/ T36 w 9782"/>
                          <a:gd name="T38" fmla="+- 0 2503 2386"/>
                          <a:gd name="T39" fmla="*/ 2503 h 118"/>
                          <a:gd name="T40" fmla="+- 0 9458 1109"/>
                          <a:gd name="T41" fmla="*/ T40 w 9782"/>
                          <a:gd name="T42" fmla="+- 0 2474 2386"/>
                          <a:gd name="T43" fmla="*/ 2474 h 118"/>
                          <a:gd name="T44" fmla="+- 0 9458 1109"/>
                          <a:gd name="T45" fmla="*/ T44 w 9782"/>
                          <a:gd name="T46" fmla="+- 0 2386 2386"/>
                          <a:gd name="T47" fmla="*/ 2386 h 118"/>
                          <a:gd name="T48" fmla="+- 0 2616 1109"/>
                          <a:gd name="T49" fmla="*/ T48 w 9782"/>
                          <a:gd name="T50" fmla="+- 0 2386 2386"/>
                          <a:gd name="T51" fmla="*/ 2386 h 118"/>
                          <a:gd name="T52" fmla="+- 0 2499 1109"/>
                          <a:gd name="T53" fmla="*/ T52 w 9782"/>
                          <a:gd name="T54" fmla="+- 0 2386 2386"/>
                          <a:gd name="T55" fmla="*/ 2386 h 118"/>
                          <a:gd name="T56" fmla="+- 0 2499 1109"/>
                          <a:gd name="T57" fmla="*/ T56 w 9782"/>
                          <a:gd name="T58" fmla="+- 0 2386 2386"/>
                          <a:gd name="T59" fmla="*/ 2386 h 118"/>
                          <a:gd name="T60" fmla="+- 0 1109 1109"/>
                          <a:gd name="T61" fmla="*/ T60 w 9782"/>
                          <a:gd name="T62" fmla="+- 0 2386 2386"/>
                          <a:gd name="T63" fmla="*/ 2386 h 118"/>
                          <a:gd name="T64" fmla="+- 0 1109 1109"/>
                          <a:gd name="T65" fmla="*/ T64 w 9782"/>
                          <a:gd name="T66" fmla="+- 0 2446 2386"/>
                          <a:gd name="T67" fmla="*/ 2446 h 118"/>
                          <a:gd name="T68" fmla="+- 0 2499 1109"/>
                          <a:gd name="T69" fmla="*/ T68 w 9782"/>
                          <a:gd name="T70" fmla="+- 0 2446 2386"/>
                          <a:gd name="T71" fmla="*/ 2446 h 118"/>
                          <a:gd name="T72" fmla="+- 0 2499 1109"/>
                          <a:gd name="T73" fmla="*/ T72 w 9782"/>
                          <a:gd name="T74" fmla="+- 0 2446 2386"/>
                          <a:gd name="T75" fmla="*/ 2446 h 118"/>
                          <a:gd name="T76" fmla="+- 0 2616 1109"/>
                          <a:gd name="T77" fmla="*/ T76 w 9782"/>
                          <a:gd name="T78" fmla="+- 0 2446 2386"/>
                          <a:gd name="T79" fmla="*/ 2446 h 118"/>
                          <a:gd name="T80" fmla="+- 0 9458 1109"/>
                          <a:gd name="T81" fmla="*/ T80 w 9782"/>
                          <a:gd name="T82" fmla="+- 0 2446 2386"/>
                          <a:gd name="T83" fmla="*/ 2446 h 118"/>
                          <a:gd name="T84" fmla="+- 0 9458 1109"/>
                          <a:gd name="T85" fmla="*/ T84 w 9782"/>
                          <a:gd name="T86" fmla="+- 0 2386 2386"/>
                          <a:gd name="T87" fmla="*/ 2386 h 118"/>
                          <a:gd name="T88" fmla="+- 0 10891 1109"/>
                          <a:gd name="T89" fmla="*/ T88 w 9782"/>
                          <a:gd name="T90" fmla="+- 0 2474 2386"/>
                          <a:gd name="T91" fmla="*/ 2474 h 118"/>
                          <a:gd name="T92" fmla="+- 0 9576 1109"/>
                          <a:gd name="T93" fmla="*/ T92 w 9782"/>
                          <a:gd name="T94" fmla="+- 0 2474 2386"/>
                          <a:gd name="T95" fmla="*/ 2474 h 118"/>
                          <a:gd name="T96" fmla="+- 0 9458 1109"/>
                          <a:gd name="T97" fmla="*/ T96 w 9782"/>
                          <a:gd name="T98" fmla="+- 0 2474 2386"/>
                          <a:gd name="T99" fmla="*/ 2474 h 118"/>
                          <a:gd name="T100" fmla="+- 0 9458 1109"/>
                          <a:gd name="T101" fmla="*/ T100 w 9782"/>
                          <a:gd name="T102" fmla="+- 0 2503 2386"/>
                          <a:gd name="T103" fmla="*/ 2503 h 118"/>
                          <a:gd name="T104" fmla="+- 0 9576 1109"/>
                          <a:gd name="T105" fmla="*/ T104 w 9782"/>
                          <a:gd name="T106" fmla="+- 0 2503 2386"/>
                          <a:gd name="T107" fmla="*/ 2503 h 118"/>
                          <a:gd name="T108" fmla="+- 0 10891 1109"/>
                          <a:gd name="T109" fmla="*/ T108 w 9782"/>
                          <a:gd name="T110" fmla="+- 0 2503 2386"/>
                          <a:gd name="T111" fmla="*/ 2503 h 118"/>
                          <a:gd name="T112" fmla="+- 0 10891 1109"/>
                          <a:gd name="T113" fmla="*/ T112 w 9782"/>
                          <a:gd name="T114" fmla="+- 0 2474 2386"/>
                          <a:gd name="T115" fmla="*/ 2474 h 118"/>
                          <a:gd name="T116" fmla="+- 0 10891 1109"/>
                          <a:gd name="T117" fmla="*/ T116 w 9782"/>
                          <a:gd name="T118" fmla="+- 0 2386 2386"/>
                          <a:gd name="T119" fmla="*/ 2386 h 118"/>
                          <a:gd name="T120" fmla="+- 0 9576 1109"/>
                          <a:gd name="T121" fmla="*/ T120 w 9782"/>
                          <a:gd name="T122" fmla="+- 0 2386 2386"/>
                          <a:gd name="T123" fmla="*/ 2386 h 118"/>
                          <a:gd name="T124" fmla="+- 0 9458 1109"/>
                          <a:gd name="T125" fmla="*/ T124 w 9782"/>
                          <a:gd name="T126" fmla="+- 0 2386 2386"/>
                          <a:gd name="T127" fmla="*/ 2386 h 118"/>
                          <a:gd name="T128" fmla="+- 0 9458 1109"/>
                          <a:gd name="T129" fmla="*/ T128 w 9782"/>
                          <a:gd name="T130" fmla="+- 0 2446 2386"/>
                          <a:gd name="T131" fmla="*/ 2446 h 118"/>
                          <a:gd name="T132" fmla="+- 0 9576 1109"/>
                          <a:gd name="T133" fmla="*/ T132 w 9782"/>
                          <a:gd name="T134" fmla="+- 0 2446 2386"/>
                          <a:gd name="T135" fmla="*/ 2446 h 118"/>
                          <a:gd name="T136" fmla="+- 0 10891 1109"/>
                          <a:gd name="T137" fmla="*/ T136 w 9782"/>
                          <a:gd name="T138" fmla="+- 0 2446 2386"/>
                          <a:gd name="T139" fmla="*/ 2446 h 118"/>
                          <a:gd name="T140" fmla="+- 0 10891 1109"/>
                          <a:gd name="T141" fmla="*/ T140 w 9782"/>
                          <a:gd name="T142" fmla="+- 0 2386 2386"/>
                          <a:gd name="T143" fmla="*/ 2386 h 1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Lst>
                        <a:rect l="0" t="0" r="r" b="b"/>
                        <a:pathLst>
                          <a:path w="9782" h="118">
                            <a:moveTo>
                              <a:pt x="8349" y="88"/>
                            </a:moveTo>
                            <a:lnTo>
                              <a:pt x="1507" y="88"/>
                            </a:lnTo>
                            <a:lnTo>
                              <a:pt x="1390" y="88"/>
                            </a:lnTo>
                            <a:lnTo>
                              <a:pt x="0" y="88"/>
                            </a:lnTo>
                            <a:lnTo>
                              <a:pt x="0" y="117"/>
                            </a:lnTo>
                            <a:lnTo>
                              <a:pt x="1390" y="117"/>
                            </a:lnTo>
                            <a:lnTo>
                              <a:pt x="1507" y="117"/>
                            </a:lnTo>
                            <a:lnTo>
                              <a:pt x="8349" y="117"/>
                            </a:lnTo>
                            <a:lnTo>
                              <a:pt x="8349" y="88"/>
                            </a:lnTo>
                            <a:close/>
                            <a:moveTo>
                              <a:pt x="8349" y="0"/>
                            </a:moveTo>
                            <a:lnTo>
                              <a:pt x="1507" y="0"/>
                            </a:lnTo>
                            <a:lnTo>
                              <a:pt x="1390" y="0"/>
                            </a:lnTo>
                            <a:lnTo>
                              <a:pt x="0" y="0"/>
                            </a:lnTo>
                            <a:lnTo>
                              <a:pt x="0" y="60"/>
                            </a:lnTo>
                            <a:lnTo>
                              <a:pt x="1390" y="60"/>
                            </a:lnTo>
                            <a:lnTo>
                              <a:pt x="1507" y="60"/>
                            </a:lnTo>
                            <a:lnTo>
                              <a:pt x="8349" y="60"/>
                            </a:lnTo>
                            <a:lnTo>
                              <a:pt x="8349" y="0"/>
                            </a:lnTo>
                            <a:close/>
                            <a:moveTo>
                              <a:pt x="9782" y="88"/>
                            </a:moveTo>
                            <a:lnTo>
                              <a:pt x="8467" y="88"/>
                            </a:lnTo>
                            <a:lnTo>
                              <a:pt x="8349" y="88"/>
                            </a:lnTo>
                            <a:lnTo>
                              <a:pt x="8349" y="117"/>
                            </a:lnTo>
                            <a:lnTo>
                              <a:pt x="8467" y="117"/>
                            </a:lnTo>
                            <a:lnTo>
                              <a:pt x="9782" y="117"/>
                            </a:lnTo>
                            <a:lnTo>
                              <a:pt x="9782" y="88"/>
                            </a:lnTo>
                            <a:close/>
                            <a:moveTo>
                              <a:pt x="9782" y="0"/>
                            </a:moveTo>
                            <a:lnTo>
                              <a:pt x="8467" y="0"/>
                            </a:lnTo>
                            <a:lnTo>
                              <a:pt x="8349" y="0"/>
                            </a:lnTo>
                            <a:lnTo>
                              <a:pt x="8349" y="60"/>
                            </a:lnTo>
                            <a:lnTo>
                              <a:pt x="8467" y="60"/>
                            </a:lnTo>
                            <a:lnTo>
                              <a:pt x="9782" y="60"/>
                            </a:lnTo>
                            <a:lnTo>
                              <a:pt x="9782"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D9EB611" id="AutoShape 13" o:spid="_x0000_s1026" style="position:absolute;margin-left:71.45pt;margin-top:13.15pt;width:470.55pt;height:5.9pt;z-index:-25165056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9782,1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" path="m8349,88r-6842,l1390,88,,88r,29l1390,117r117,l8349,117r,-29xm8349,l1507,,1390,,,,,60r1390,l1507,60r6842,l8349,xm9782,88r-1315,l8349,88r,29l8467,117r1315,l9782,88xm9782,l8467,,8349,r,60l8467,60r1315,l9782,xe" fillcolor="black" stroked="f">
              <v:path arrowok="t" o:connecttype="custom" o:connectlocs="5100554,1570990;920653,1570990;849176,1570990;849176,1570990;0,1570990;0,1589405;849176,1589405;849176,1589405;920653,1589405;5100554,1589405;5100554,1570990;5100554,1515110;920653,1515110;849176,1515110;849176,1515110;0,1515110;0,1553210;849176,1553210;849176,1553210;920653,1553210;5100554,1553210;5100554,1515110;5976000,1570990;5172643,1570990;5100554,1570990;5100554,1589405;5172643,1589405;5976000,1589405;5976000,1570990;5976000,1515110;5172643,1515110;5100554,1515110;5100554,1553210;5172643,1553210;5976000,1553210;5976000,1515110" o:connectangles="0,0,0,0,0,0,0,0,0,0,0,0,0,0,0,0,0,0,0,0,0,0,0,0,0,0,0,0,0,0,0,0,0,0,0,0"/>
              <w10:wrap type="topAndBottom" anchorx="page"/>
            </v:shape>
          </w:pict>
        </mc:Fallback>
      </mc:AlternateContent>
    </w:r>
    <w:r>
      <w:rPr>
        <w:i/>
        <w:sz w:val="18"/>
        <w:szCs w:val="18"/>
      </w:rPr>
      <w:t xml:space="preserve"> </w:t>
    </w:r>
    <w:r w:rsidR="00C32BFE">
      <w:rPr>
        <w:i/>
        <w:sz w:val="18"/>
        <w:szCs w:val="18"/>
      </w:rPr>
      <w:t xml:space="preserve">                            </w:t>
    </w:r>
    <w:r w:rsidR="00E00084">
      <w:rPr>
        <w:i/>
        <w:sz w:val="18"/>
        <w:szCs w:val="18"/>
      </w:rPr>
      <w:t xml:space="preserve">   </w:t>
    </w:r>
    <w:r>
      <w:rPr>
        <w:i/>
        <w:sz w:val="18"/>
        <w:szCs w:val="18"/>
      </w:rPr>
      <w:t>W</w:t>
    </w:r>
    <w:r w:rsidRPr="007818E0">
      <w:rPr>
        <w:i/>
        <w:sz w:val="18"/>
        <w:szCs w:val="18"/>
      </w:rPr>
      <w:t>eb sayfası (</w:t>
    </w:r>
    <w:r>
      <w:rPr>
        <w:i/>
        <w:sz w:val="18"/>
        <w:szCs w:val="18"/>
        <w:lang w:val="en-US"/>
      </w:rPr>
      <w:t>Ho</w:t>
    </w:r>
    <w:r w:rsidRPr="007818E0">
      <w:rPr>
        <w:i/>
        <w:sz w:val="18"/>
        <w:szCs w:val="18"/>
        <w:lang w:val="en-US"/>
      </w:rPr>
      <w:t>mepage</w:t>
    </w:r>
    <w:r w:rsidRPr="007818E0">
      <w:rPr>
        <w:i/>
        <w:sz w:val="18"/>
        <w:szCs w:val="18"/>
      </w:rPr>
      <w:t>)</w:t>
    </w:r>
    <w:r>
      <w:rPr>
        <w:i/>
        <w:sz w:val="18"/>
        <w:szCs w:val="18"/>
      </w:rPr>
      <w:t>:</w:t>
    </w:r>
    <w:r w:rsidRPr="007818E0">
      <w:rPr>
        <w:i/>
        <w:sz w:val="18"/>
        <w:szCs w:val="18"/>
      </w:rPr>
      <w:t xml:space="preserve"> </w:t>
    </w:r>
    <w:hyperlink r:id="rId3" w:history="1">
      <w:r w:rsidR="00C32BFE" w:rsidRPr="00B47611">
        <w:rPr>
          <w:rStyle w:val="Kpr"/>
          <w:i/>
          <w:sz w:val="18"/>
          <w:szCs w:val="18"/>
        </w:rPr>
        <w:t>https://dergipark.org.tr/tr/pub/ausbyd</w:t>
      </w:r>
    </w:hyperlink>
  </w:p>
  <w:p w:rsidR="00691424" w:rsidRPr="00BE628A" w:rsidRDefault="00691424" w:rsidP="00691424">
    <w:pPr>
      <w:pStyle w:val="stBilgi"/>
      <w:rPr>
        <w:rStyle w:val="Kpr"/>
        <w:sz w:val="8"/>
        <w:szCs w:val="8"/>
      </w:rPr>
    </w:pPr>
  </w:p>
  <w:tbl>
    <w:tblPr>
      <w:tblStyle w:val="TabloKlavuzu"/>
      <w:tblW w:w="9498"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21"/>
      <w:gridCol w:w="2977"/>
    </w:tblGrid>
    <w:tr w:rsidR="00691424" w:rsidTr="00B96EE6">
      <w:tc>
        <w:tcPr>
          <w:tcW w:w="6521" w:type="dxa"/>
        </w:tcPr>
        <w:p w:rsidR="00691424" w:rsidRDefault="00691424" w:rsidP="00691424">
          <w:pPr>
            <w:spacing w:after="120"/>
            <w:jc w:val="both"/>
            <w:rPr>
              <w:b/>
              <w:sz w:val="28"/>
              <w:szCs w:val="28"/>
            </w:rPr>
          </w:pPr>
          <w:r w:rsidRPr="00BE628A">
            <w:rPr>
              <w:sz w:val="18"/>
              <w:szCs w:val="18"/>
            </w:rPr>
            <w:t>https://doi.</w:t>
          </w:r>
          <w:r>
            <w:rPr>
              <w:noProof/>
              <w:sz w:val="18"/>
              <w:szCs w:val="18"/>
            </w:rPr>
            <w:t>................</w:t>
          </w:r>
        </w:p>
      </w:tc>
      <w:tc>
        <w:tcPr>
          <w:tcW w:w="2977" w:type="dxa"/>
        </w:tcPr>
        <w:p w:rsidR="00691424" w:rsidRDefault="00691424" w:rsidP="00691424">
          <w:pPr>
            <w:tabs>
              <w:tab w:val="left" w:pos="3231"/>
            </w:tabs>
            <w:spacing w:after="120"/>
            <w:jc w:val="both"/>
            <w:rPr>
              <w:i/>
              <w:sz w:val="18"/>
              <w:szCs w:val="18"/>
              <w:shd w:val="clear" w:color="auto" w:fill="FFFFFF"/>
              <w:lang w:val="en-US"/>
            </w:rPr>
          </w:pPr>
          <w:r>
            <w:rPr>
              <w:i/>
              <w:sz w:val="18"/>
              <w:szCs w:val="18"/>
              <w:shd w:val="clear" w:color="auto" w:fill="FFFFFF"/>
            </w:rPr>
            <w:t xml:space="preserve">Araştırma </w:t>
          </w:r>
          <w:r w:rsidRPr="00E25969">
            <w:rPr>
              <w:i/>
              <w:sz w:val="18"/>
              <w:szCs w:val="18"/>
              <w:shd w:val="clear" w:color="auto" w:fill="FFFFFF"/>
            </w:rPr>
            <w:t>Makale</w:t>
          </w:r>
          <w:r w:rsidRPr="00E25969">
            <w:rPr>
              <w:i/>
              <w:spacing w:val="-3"/>
              <w:sz w:val="18"/>
              <w:szCs w:val="18"/>
              <w:shd w:val="clear" w:color="auto" w:fill="FFFFFF"/>
            </w:rPr>
            <w:t xml:space="preserve"> </w:t>
          </w:r>
          <w:r w:rsidRPr="00E25969">
            <w:rPr>
              <w:i/>
              <w:sz w:val="18"/>
              <w:szCs w:val="18"/>
              <w:shd w:val="clear" w:color="auto" w:fill="FFFFFF"/>
            </w:rPr>
            <w:t>●</w:t>
          </w:r>
          <w:r w:rsidRPr="00E25969">
            <w:rPr>
              <w:i/>
              <w:spacing w:val="-1"/>
              <w:sz w:val="18"/>
              <w:szCs w:val="18"/>
              <w:shd w:val="clear" w:color="auto" w:fill="FFFFFF"/>
            </w:rPr>
            <w:t xml:space="preserve"> </w:t>
          </w:r>
          <w:r w:rsidRPr="00E25969">
            <w:rPr>
              <w:i/>
              <w:sz w:val="18"/>
              <w:szCs w:val="18"/>
              <w:shd w:val="clear" w:color="auto" w:fill="FFFFFF"/>
              <w:lang w:val="en-US"/>
            </w:rPr>
            <w:t>Re</w:t>
          </w:r>
          <w:r>
            <w:rPr>
              <w:i/>
              <w:sz w:val="18"/>
              <w:szCs w:val="18"/>
              <w:shd w:val="clear" w:color="auto" w:fill="FFFFFF"/>
              <w:lang w:val="en-US"/>
            </w:rPr>
            <w:t xml:space="preserve">earch </w:t>
          </w:r>
          <w:r w:rsidRPr="00E25969">
            <w:rPr>
              <w:i/>
              <w:sz w:val="18"/>
              <w:szCs w:val="18"/>
              <w:shd w:val="clear" w:color="auto" w:fill="FFFFFF"/>
              <w:lang w:val="en-US"/>
            </w:rPr>
            <w:t>Article</w:t>
          </w:r>
        </w:p>
        <w:p w:rsidR="00366424" w:rsidRPr="00366424" w:rsidRDefault="00366424" w:rsidP="00366424">
          <w:pPr>
            <w:tabs>
              <w:tab w:val="left" w:pos="3231"/>
            </w:tabs>
            <w:jc w:val="both"/>
            <w:rPr>
              <w:b/>
              <w:sz w:val="16"/>
              <w:szCs w:val="16"/>
            </w:rPr>
          </w:pPr>
        </w:p>
      </w:tc>
    </w:tr>
  </w:tbl>
  <w:p w:rsidR="006B7CA6" w:rsidRPr="00864EFA" w:rsidRDefault="006B7CA6" w:rsidP="00691424">
    <w:pPr>
      <w:pStyle w:val="stBilgi"/>
      <w:rPr>
        <w:sz w:val="8"/>
        <w:szCs w:val="8"/>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3" type="#_x0000_t75" style="width:11.25pt;height:11.25pt" o:bullet="t">
        <v:imagedata r:id="rId1" o:title="clip_image001"/>
      </v:shape>
    </w:pict>
  </w:numPicBullet>
  <w:abstractNum w:abstractNumId="0" w15:restartNumberingAfterBreak="0">
    <w:nsid w:val="009D417B"/>
    <w:multiLevelType w:val="multilevel"/>
    <w:tmpl w:val="132E2976"/>
    <w:lvl w:ilvl="0">
      <w:start w:val="1"/>
      <w:numFmt w:val="decimal"/>
      <w:pStyle w:val="Mikro1baslik"/>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rPr>
        <w:rFonts w:hint="default"/>
      </w:rPr>
    </w:lvl>
    <w:lvl w:ilvl="2">
      <w:start w:val="2"/>
      <w:numFmt w:val="decimal"/>
      <w:lvlText w:val="%1.%2.%3."/>
      <w:lvlJc w:val="left"/>
      <w:pPr>
        <w:tabs>
          <w:tab w:val="num" w:pos="1440"/>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 w15:restartNumberingAfterBreak="0">
    <w:nsid w:val="05C62C3C"/>
    <w:multiLevelType w:val="singleLevel"/>
    <w:tmpl w:val="041F000F"/>
    <w:lvl w:ilvl="0">
      <w:start w:val="1"/>
      <w:numFmt w:val="decimal"/>
      <w:lvlText w:val="%1."/>
      <w:lvlJc w:val="left"/>
      <w:pPr>
        <w:tabs>
          <w:tab w:val="num" w:pos="360"/>
        </w:tabs>
        <w:ind w:left="360" w:hanging="360"/>
      </w:pPr>
    </w:lvl>
  </w:abstractNum>
  <w:abstractNum w:abstractNumId="2" w15:restartNumberingAfterBreak="0">
    <w:nsid w:val="081303CC"/>
    <w:multiLevelType w:val="multilevel"/>
    <w:tmpl w:val="0B087CE6"/>
    <w:lvl w:ilvl="0">
      <w:start w:val="1"/>
      <w:numFmt w:val="decimal"/>
      <w:pStyle w:val="mikroana2baslik"/>
      <w:lvlText w:val="%1.1"/>
      <w:lvlJc w:val="left"/>
      <w:pPr>
        <w:tabs>
          <w:tab w:val="num" w:pos="360"/>
        </w:tabs>
        <w:ind w:left="360" w:hanging="360"/>
      </w:pPr>
      <w:rPr>
        <w:rFonts w:hint="default"/>
      </w:rPr>
    </w:lvl>
    <w:lvl w:ilvl="1">
      <w:start w:val="1"/>
      <w:numFmt w:val="decimal"/>
      <w:lvlText w:val="%1"/>
      <w:lvlJc w:val="left"/>
      <w:pPr>
        <w:tabs>
          <w:tab w:val="num" w:pos="792"/>
        </w:tabs>
        <w:ind w:left="792" w:hanging="432"/>
      </w:pPr>
      <w:rPr>
        <w:rFonts w:hint="default"/>
      </w:rPr>
    </w:lvl>
    <w:lvl w:ilvl="2">
      <w:start w:val="2"/>
      <w:numFmt w:val="decimal"/>
      <w:lvlText w:val="%1.%2.%3."/>
      <w:lvlJc w:val="left"/>
      <w:pPr>
        <w:tabs>
          <w:tab w:val="num" w:pos="1440"/>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3" w15:restartNumberingAfterBreak="0">
    <w:nsid w:val="14566B7B"/>
    <w:multiLevelType w:val="hybridMultilevel"/>
    <w:tmpl w:val="ED209A94"/>
    <w:lvl w:ilvl="0" w:tplc="AD7031E0">
      <w:start w:val="1"/>
      <w:numFmt w:val="lowerRoman"/>
      <w:lvlText w:val="%1)"/>
      <w:lvlJc w:val="left"/>
      <w:pPr>
        <w:ind w:left="1428" w:hanging="720"/>
      </w:pPr>
      <w:rPr>
        <w:rFonts w:hint="default"/>
      </w:rPr>
    </w:lvl>
    <w:lvl w:ilvl="1" w:tplc="041F0019" w:tentative="1">
      <w:start w:val="1"/>
      <w:numFmt w:val="lowerLetter"/>
      <w:lvlText w:val="%2."/>
      <w:lvlJc w:val="left"/>
      <w:pPr>
        <w:ind w:left="1788" w:hanging="360"/>
      </w:pPr>
    </w:lvl>
    <w:lvl w:ilvl="2" w:tplc="041F001B" w:tentative="1">
      <w:start w:val="1"/>
      <w:numFmt w:val="lowerRoman"/>
      <w:lvlText w:val="%3."/>
      <w:lvlJc w:val="right"/>
      <w:pPr>
        <w:ind w:left="2508" w:hanging="180"/>
      </w:pPr>
    </w:lvl>
    <w:lvl w:ilvl="3" w:tplc="041F000F" w:tentative="1">
      <w:start w:val="1"/>
      <w:numFmt w:val="decimal"/>
      <w:lvlText w:val="%4."/>
      <w:lvlJc w:val="left"/>
      <w:pPr>
        <w:ind w:left="3228" w:hanging="360"/>
      </w:pPr>
    </w:lvl>
    <w:lvl w:ilvl="4" w:tplc="041F0019" w:tentative="1">
      <w:start w:val="1"/>
      <w:numFmt w:val="lowerLetter"/>
      <w:lvlText w:val="%5."/>
      <w:lvlJc w:val="left"/>
      <w:pPr>
        <w:ind w:left="3948" w:hanging="360"/>
      </w:pPr>
    </w:lvl>
    <w:lvl w:ilvl="5" w:tplc="041F001B" w:tentative="1">
      <w:start w:val="1"/>
      <w:numFmt w:val="lowerRoman"/>
      <w:lvlText w:val="%6."/>
      <w:lvlJc w:val="right"/>
      <w:pPr>
        <w:ind w:left="4668" w:hanging="180"/>
      </w:pPr>
    </w:lvl>
    <w:lvl w:ilvl="6" w:tplc="041F000F" w:tentative="1">
      <w:start w:val="1"/>
      <w:numFmt w:val="decimal"/>
      <w:lvlText w:val="%7."/>
      <w:lvlJc w:val="left"/>
      <w:pPr>
        <w:ind w:left="5388" w:hanging="360"/>
      </w:pPr>
    </w:lvl>
    <w:lvl w:ilvl="7" w:tplc="041F0019" w:tentative="1">
      <w:start w:val="1"/>
      <w:numFmt w:val="lowerLetter"/>
      <w:lvlText w:val="%8."/>
      <w:lvlJc w:val="left"/>
      <w:pPr>
        <w:ind w:left="6108" w:hanging="360"/>
      </w:pPr>
    </w:lvl>
    <w:lvl w:ilvl="8" w:tplc="041F001B" w:tentative="1">
      <w:start w:val="1"/>
      <w:numFmt w:val="lowerRoman"/>
      <w:lvlText w:val="%9."/>
      <w:lvlJc w:val="right"/>
      <w:pPr>
        <w:ind w:left="6828" w:hanging="180"/>
      </w:pPr>
    </w:lvl>
  </w:abstractNum>
  <w:abstractNum w:abstractNumId="4" w15:restartNumberingAfterBreak="0">
    <w:nsid w:val="15A46331"/>
    <w:multiLevelType w:val="hybridMultilevel"/>
    <w:tmpl w:val="A790E812"/>
    <w:lvl w:ilvl="0" w:tplc="19EE4280">
      <w:start w:val="3"/>
      <w:numFmt w:val="upperRoman"/>
      <w:lvlText w:val="%1."/>
      <w:lvlJc w:val="left"/>
      <w:pPr>
        <w:ind w:left="1080" w:hanging="72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 w15:restartNumberingAfterBreak="0">
    <w:nsid w:val="18F23D20"/>
    <w:multiLevelType w:val="singleLevel"/>
    <w:tmpl w:val="041F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1A335E14"/>
    <w:multiLevelType w:val="hybridMultilevel"/>
    <w:tmpl w:val="D590B4A0"/>
    <w:lvl w:ilvl="0" w:tplc="041F0001">
      <w:start w:val="1"/>
      <w:numFmt w:val="bullet"/>
      <w:lvlText w:val=""/>
      <w:lvlJc w:val="left"/>
      <w:pPr>
        <w:tabs>
          <w:tab w:val="num" w:pos="720"/>
        </w:tabs>
        <w:ind w:left="720" w:hanging="360"/>
      </w:pPr>
      <w:rPr>
        <w:rFonts w:ascii="Symbol" w:hAnsi="Symbol" w:hint="default"/>
      </w:rPr>
    </w:lvl>
    <w:lvl w:ilvl="1" w:tplc="041F0003" w:tentative="1">
      <w:start w:val="1"/>
      <w:numFmt w:val="bullet"/>
      <w:lvlText w:val="o"/>
      <w:lvlJc w:val="left"/>
      <w:pPr>
        <w:tabs>
          <w:tab w:val="num" w:pos="1440"/>
        </w:tabs>
        <w:ind w:left="1440" w:hanging="360"/>
      </w:pPr>
      <w:rPr>
        <w:rFonts w:ascii="Courier New" w:hAnsi="Courier New" w:cs="Courier New" w:hint="default"/>
      </w:rPr>
    </w:lvl>
    <w:lvl w:ilvl="2" w:tplc="041F0005" w:tentative="1">
      <w:start w:val="1"/>
      <w:numFmt w:val="bullet"/>
      <w:lvlText w:val=""/>
      <w:lvlJc w:val="left"/>
      <w:pPr>
        <w:tabs>
          <w:tab w:val="num" w:pos="2160"/>
        </w:tabs>
        <w:ind w:left="2160" w:hanging="360"/>
      </w:pPr>
      <w:rPr>
        <w:rFonts w:ascii="Wingdings" w:hAnsi="Wingdings" w:hint="default"/>
      </w:rPr>
    </w:lvl>
    <w:lvl w:ilvl="3" w:tplc="041F0001" w:tentative="1">
      <w:start w:val="1"/>
      <w:numFmt w:val="bullet"/>
      <w:lvlText w:val=""/>
      <w:lvlJc w:val="left"/>
      <w:pPr>
        <w:tabs>
          <w:tab w:val="num" w:pos="2880"/>
        </w:tabs>
        <w:ind w:left="2880" w:hanging="360"/>
      </w:pPr>
      <w:rPr>
        <w:rFonts w:ascii="Symbol" w:hAnsi="Symbol" w:hint="default"/>
      </w:rPr>
    </w:lvl>
    <w:lvl w:ilvl="4" w:tplc="041F0003" w:tentative="1">
      <w:start w:val="1"/>
      <w:numFmt w:val="bullet"/>
      <w:lvlText w:val="o"/>
      <w:lvlJc w:val="left"/>
      <w:pPr>
        <w:tabs>
          <w:tab w:val="num" w:pos="3600"/>
        </w:tabs>
        <w:ind w:left="3600" w:hanging="360"/>
      </w:pPr>
      <w:rPr>
        <w:rFonts w:ascii="Courier New" w:hAnsi="Courier New" w:cs="Courier New" w:hint="default"/>
      </w:rPr>
    </w:lvl>
    <w:lvl w:ilvl="5" w:tplc="041F0005" w:tentative="1">
      <w:start w:val="1"/>
      <w:numFmt w:val="bullet"/>
      <w:lvlText w:val=""/>
      <w:lvlJc w:val="left"/>
      <w:pPr>
        <w:tabs>
          <w:tab w:val="num" w:pos="4320"/>
        </w:tabs>
        <w:ind w:left="4320" w:hanging="360"/>
      </w:pPr>
      <w:rPr>
        <w:rFonts w:ascii="Wingdings" w:hAnsi="Wingdings" w:hint="default"/>
      </w:rPr>
    </w:lvl>
    <w:lvl w:ilvl="6" w:tplc="041F0001" w:tentative="1">
      <w:start w:val="1"/>
      <w:numFmt w:val="bullet"/>
      <w:lvlText w:val=""/>
      <w:lvlJc w:val="left"/>
      <w:pPr>
        <w:tabs>
          <w:tab w:val="num" w:pos="5040"/>
        </w:tabs>
        <w:ind w:left="5040" w:hanging="360"/>
      </w:pPr>
      <w:rPr>
        <w:rFonts w:ascii="Symbol" w:hAnsi="Symbol" w:hint="default"/>
      </w:rPr>
    </w:lvl>
    <w:lvl w:ilvl="7" w:tplc="041F0003" w:tentative="1">
      <w:start w:val="1"/>
      <w:numFmt w:val="bullet"/>
      <w:lvlText w:val="o"/>
      <w:lvlJc w:val="left"/>
      <w:pPr>
        <w:tabs>
          <w:tab w:val="num" w:pos="5760"/>
        </w:tabs>
        <w:ind w:left="5760" w:hanging="360"/>
      </w:pPr>
      <w:rPr>
        <w:rFonts w:ascii="Courier New" w:hAnsi="Courier New" w:cs="Courier New" w:hint="default"/>
      </w:rPr>
    </w:lvl>
    <w:lvl w:ilvl="8" w:tplc="041F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C384218"/>
    <w:multiLevelType w:val="singleLevel"/>
    <w:tmpl w:val="AE8E08F6"/>
    <w:lvl w:ilvl="0">
      <w:start w:val="1"/>
      <w:numFmt w:val="decimal"/>
      <w:lvlText w:val="%1-"/>
      <w:lvlJc w:val="left"/>
      <w:pPr>
        <w:tabs>
          <w:tab w:val="num" w:pos="1080"/>
        </w:tabs>
        <w:ind w:left="1080" w:hanging="360"/>
      </w:pPr>
      <w:rPr>
        <w:rFonts w:hint="default"/>
      </w:rPr>
    </w:lvl>
  </w:abstractNum>
  <w:abstractNum w:abstractNumId="8" w15:restartNumberingAfterBreak="0">
    <w:nsid w:val="29475354"/>
    <w:multiLevelType w:val="hybridMultilevel"/>
    <w:tmpl w:val="E8E0A1FC"/>
    <w:lvl w:ilvl="0" w:tplc="AD88D356">
      <w:start w:val="1"/>
      <w:numFmt w:val="bullet"/>
      <w:lvlText w:val=""/>
      <w:lvlPicBulletId w:val="0"/>
      <w:lvlJc w:val="left"/>
      <w:pPr>
        <w:tabs>
          <w:tab w:val="num" w:pos="720"/>
        </w:tabs>
        <w:ind w:left="720" w:hanging="360"/>
      </w:pPr>
      <w:rPr>
        <w:rFonts w:ascii="Symbol" w:hAnsi="Symbol" w:hint="default"/>
      </w:rPr>
    </w:lvl>
    <w:lvl w:ilvl="1" w:tplc="21F86C9C" w:tentative="1">
      <w:start w:val="1"/>
      <w:numFmt w:val="bullet"/>
      <w:lvlText w:val=""/>
      <w:lvlPicBulletId w:val="0"/>
      <w:lvlJc w:val="left"/>
      <w:pPr>
        <w:tabs>
          <w:tab w:val="num" w:pos="1440"/>
        </w:tabs>
        <w:ind w:left="1440" w:hanging="360"/>
      </w:pPr>
      <w:rPr>
        <w:rFonts w:ascii="Symbol" w:hAnsi="Symbol" w:hint="default"/>
      </w:rPr>
    </w:lvl>
    <w:lvl w:ilvl="2" w:tplc="1DD86368" w:tentative="1">
      <w:start w:val="1"/>
      <w:numFmt w:val="bullet"/>
      <w:lvlText w:val=""/>
      <w:lvlPicBulletId w:val="0"/>
      <w:lvlJc w:val="left"/>
      <w:pPr>
        <w:tabs>
          <w:tab w:val="num" w:pos="2160"/>
        </w:tabs>
        <w:ind w:left="2160" w:hanging="360"/>
      </w:pPr>
      <w:rPr>
        <w:rFonts w:ascii="Symbol" w:hAnsi="Symbol" w:hint="default"/>
      </w:rPr>
    </w:lvl>
    <w:lvl w:ilvl="3" w:tplc="E59E7706" w:tentative="1">
      <w:start w:val="1"/>
      <w:numFmt w:val="bullet"/>
      <w:lvlText w:val=""/>
      <w:lvlPicBulletId w:val="0"/>
      <w:lvlJc w:val="left"/>
      <w:pPr>
        <w:tabs>
          <w:tab w:val="num" w:pos="2880"/>
        </w:tabs>
        <w:ind w:left="2880" w:hanging="360"/>
      </w:pPr>
      <w:rPr>
        <w:rFonts w:ascii="Symbol" w:hAnsi="Symbol" w:hint="default"/>
      </w:rPr>
    </w:lvl>
    <w:lvl w:ilvl="4" w:tplc="9A1E16CE" w:tentative="1">
      <w:start w:val="1"/>
      <w:numFmt w:val="bullet"/>
      <w:lvlText w:val=""/>
      <w:lvlPicBulletId w:val="0"/>
      <w:lvlJc w:val="left"/>
      <w:pPr>
        <w:tabs>
          <w:tab w:val="num" w:pos="3600"/>
        </w:tabs>
        <w:ind w:left="3600" w:hanging="360"/>
      </w:pPr>
      <w:rPr>
        <w:rFonts w:ascii="Symbol" w:hAnsi="Symbol" w:hint="default"/>
      </w:rPr>
    </w:lvl>
    <w:lvl w:ilvl="5" w:tplc="22E27A7C" w:tentative="1">
      <w:start w:val="1"/>
      <w:numFmt w:val="bullet"/>
      <w:lvlText w:val=""/>
      <w:lvlPicBulletId w:val="0"/>
      <w:lvlJc w:val="left"/>
      <w:pPr>
        <w:tabs>
          <w:tab w:val="num" w:pos="4320"/>
        </w:tabs>
        <w:ind w:left="4320" w:hanging="360"/>
      </w:pPr>
      <w:rPr>
        <w:rFonts w:ascii="Symbol" w:hAnsi="Symbol" w:hint="default"/>
      </w:rPr>
    </w:lvl>
    <w:lvl w:ilvl="6" w:tplc="832E1F5C" w:tentative="1">
      <w:start w:val="1"/>
      <w:numFmt w:val="bullet"/>
      <w:lvlText w:val=""/>
      <w:lvlPicBulletId w:val="0"/>
      <w:lvlJc w:val="left"/>
      <w:pPr>
        <w:tabs>
          <w:tab w:val="num" w:pos="5040"/>
        </w:tabs>
        <w:ind w:left="5040" w:hanging="360"/>
      </w:pPr>
      <w:rPr>
        <w:rFonts w:ascii="Symbol" w:hAnsi="Symbol" w:hint="default"/>
      </w:rPr>
    </w:lvl>
    <w:lvl w:ilvl="7" w:tplc="4E0204CC" w:tentative="1">
      <w:start w:val="1"/>
      <w:numFmt w:val="bullet"/>
      <w:lvlText w:val=""/>
      <w:lvlPicBulletId w:val="0"/>
      <w:lvlJc w:val="left"/>
      <w:pPr>
        <w:tabs>
          <w:tab w:val="num" w:pos="5760"/>
        </w:tabs>
        <w:ind w:left="5760" w:hanging="360"/>
      </w:pPr>
      <w:rPr>
        <w:rFonts w:ascii="Symbol" w:hAnsi="Symbol" w:hint="default"/>
      </w:rPr>
    </w:lvl>
    <w:lvl w:ilvl="8" w:tplc="6EE47926" w:tentative="1">
      <w:start w:val="1"/>
      <w:numFmt w:val="bullet"/>
      <w:lvlText w:val=""/>
      <w:lvlPicBulletId w:val="0"/>
      <w:lvlJc w:val="left"/>
      <w:pPr>
        <w:tabs>
          <w:tab w:val="num" w:pos="6480"/>
        </w:tabs>
        <w:ind w:left="6480" w:hanging="360"/>
      </w:pPr>
      <w:rPr>
        <w:rFonts w:ascii="Symbol" w:hAnsi="Symbol" w:hint="default"/>
      </w:rPr>
    </w:lvl>
  </w:abstractNum>
  <w:abstractNum w:abstractNumId="9" w15:restartNumberingAfterBreak="0">
    <w:nsid w:val="29AA0F92"/>
    <w:multiLevelType w:val="hybridMultilevel"/>
    <w:tmpl w:val="86D6646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0" w15:restartNumberingAfterBreak="0">
    <w:nsid w:val="29C63CB9"/>
    <w:multiLevelType w:val="hybridMultilevel"/>
    <w:tmpl w:val="8BB03FAE"/>
    <w:lvl w:ilvl="0" w:tplc="041F0001">
      <w:start w:val="1"/>
      <w:numFmt w:val="bullet"/>
      <w:lvlText w:val=""/>
      <w:lvlJc w:val="left"/>
      <w:pPr>
        <w:tabs>
          <w:tab w:val="num" w:pos="720"/>
        </w:tabs>
        <w:ind w:left="720" w:hanging="360"/>
      </w:pPr>
      <w:rPr>
        <w:rFonts w:ascii="Symbol" w:hAnsi="Symbol" w:hint="default"/>
      </w:rPr>
    </w:lvl>
    <w:lvl w:ilvl="1" w:tplc="041F0003" w:tentative="1">
      <w:start w:val="1"/>
      <w:numFmt w:val="bullet"/>
      <w:lvlText w:val="o"/>
      <w:lvlJc w:val="left"/>
      <w:pPr>
        <w:tabs>
          <w:tab w:val="num" w:pos="1440"/>
        </w:tabs>
        <w:ind w:left="1440" w:hanging="360"/>
      </w:pPr>
      <w:rPr>
        <w:rFonts w:ascii="Courier New" w:hAnsi="Courier New" w:cs="Courier New" w:hint="default"/>
      </w:rPr>
    </w:lvl>
    <w:lvl w:ilvl="2" w:tplc="041F0005" w:tentative="1">
      <w:start w:val="1"/>
      <w:numFmt w:val="bullet"/>
      <w:lvlText w:val=""/>
      <w:lvlJc w:val="left"/>
      <w:pPr>
        <w:tabs>
          <w:tab w:val="num" w:pos="2160"/>
        </w:tabs>
        <w:ind w:left="2160" w:hanging="360"/>
      </w:pPr>
      <w:rPr>
        <w:rFonts w:ascii="Wingdings" w:hAnsi="Wingdings" w:hint="default"/>
      </w:rPr>
    </w:lvl>
    <w:lvl w:ilvl="3" w:tplc="041F0001" w:tentative="1">
      <w:start w:val="1"/>
      <w:numFmt w:val="bullet"/>
      <w:lvlText w:val=""/>
      <w:lvlJc w:val="left"/>
      <w:pPr>
        <w:tabs>
          <w:tab w:val="num" w:pos="2880"/>
        </w:tabs>
        <w:ind w:left="2880" w:hanging="360"/>
      </w:pPr>
      <w:rPr>
        <w:rFonts w:ascii="Symbol" w:hAnsi="Symbol" w:hint="default"/>
      </w:rPr>
    </w:lvl>
    <w:lvl w:ilvl="4" w:tplc="041F0003" w:tentative="1">
      <w:start w:val="1"/>
      <w:numFmt w:val="bullet"/>
      <w:lvlText w:val="o"/>
      <w:lvlJc w:val="left"/>
      <w:pPr>
        <w:tabs>
          <w:tab w:val="num" w:pos="3600"/>
        </w:tabs>
        <w:ind w:left="3600" w:hanging="360"/>
      </w:pPr>
      <w:rPr>
        <w:rFonts w:ascii="Courier New" w:hAnsi="Courier New" w:cs="Courier New" w:hint="default"/>
      </w:rPr>
    </w:lvl>
    <w:lvl w:ilvl="5" w:tplc="041F0005" w:tentative="1">
      <w:start w:val="1"/>
      <w:numFmt w:val="bullet"/>
      <w:lvlText w:val=""/>
      <w:lvlJc w:val="left"/>
      <w:pPr>
        <w:tabs>
          <w:tab w:val="num" w:pos="4320"/>
        </w:tabs>
        <w:ind w:left="4320" w:hanging="360"/>
      </w:pPr>
      <w:rPr>
        <w:rFonts w:ascii="Wingdings" w:hAnsi="Wingdings" w:hint="default"/>
      </w:rPr>
    </w:lvl>
    <w:lvl w:ilvl="6" w:tplc="041F0001" w:tentative="1">
      <w:start w:val="1"/>
      <w:numFmt w:val="bullet"/>
      <w:lvlText w:val=""/>
      <w:lvlJc w:val="left"/>
      <w:pPr>
        <w:tabs>
          <w:tab w:val="num" w:pos="5040"/>
        </w:tabs>
        <w:ind w:left="5040" w:hanging="360"/>
      </w:pPr>
      <w:rPr>
        <w:rFonts w:ascii="Symbol" w:hAnsi="Symbol" w:hint="default"/>
      </w:rPr>
    </w:lvl>
    <w:lvl w:ilvl="7" w:tplc="041F0003" w:tentative="1">
      <w:start w:val="1"/>
      <w:numFmt w:val="bullet"/>
      <w:lvlText w:val="o"/>
      <w:lvlJc w:val="left"/>
      <w:pPr>
        <w:tabs>
          <w:tab w:val="num" w:pos="5760"/>
        </w:tabs>
        <w:ind w:left="5760" w:hanging="360"/>
      </w:pPr>
      <w:rPr>
        <w:rFonts w:ascii="Courier New" w:hAnsi="Courier New" w:cs="Courier New" w:hint="default"/>
      </w:rPr>
    </w:lvl>
    <w:lvl w:ilvl="8" w:tplc="041F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2A48473C"/>
    <w:multiLevelType w:val="hybridMultilevel"/>
    <w:tmpl w:val="45461CAC"/>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2DAF43B9"/>
    <w:multiLevelType w:val="hybridMultilevel"/>
    <w:tmpl w:val="A1E8CAB8"/>
    <w:lvl w:ilvl="0" w:tplc="041F0001">
      <w:start w:val="1"/>
      <w:numFmt w:val="bullet"/>
      <w:lvlText w:val=""/>
      <w:lvlJc w:val="left"/>
      <w:pPr>
        <w:tabs>
          <w:tab w:val="num" w:pos="720"/>
        </w:tabs>
        <w:ind w:left="720" w:hanging="360"/>
      </w:pPr>
      <w:rPr>
        <w:rFonts w:ascii="Symbol" w:hAnsi="Symbol" w:hint="default"/>
      </w:rPr>
    </w:lvl>
    <w:lvl w:ilvl="1" w:tplc="041F0003" w:tentative="1">
      <w:start w:val="1"/>
      <w:numFmt w:val="bullet"/>
      <w:lvlText w:val="o"/>
      <w:lvlJc w:val="left"/>
      <w:pPr>
        <w:tabs>
          <w:tab w:val="num" w:pos="1440"/>
        </w:tabs>
        <w:ind w:left="1440" w:hanging="360"/>
      </w:pPr>
      <w:rPr>
        <w:rFonts w:ascii="Courier New" w:hAnsi="Courier New" w:cs="Courier New" w:hint="default"/>
      </w:rPr>
    </w:lvl>
    <w:lvl w:ilvl="2" w:tplc="041F0005" w:tentative="1">
      <w:start w:val="1"/>
      <w:numFmt w:val="bullet"/>
      <w:lvlText w:val=""/>
      <w:lvlJc w:val="left"/>
      <w:pPr>
        <w:tabs>
          <w:tab w:val="num" w:pos="2160"/>
        </w:tabs>
        <w:ind w:left="2160" w:hanging="360"/>
      </w:pPr>
      <w:rPr>
        <w:rFonts w:ascii="Wingdings" w:hAnsi="Wingdings" w:hint="default"/>
      </w:rPr>
    </w:lvl>
    <w:lvl w:ilvl="3" w:tplc="041F0001" w:tentative="1">
      <w:start w:val="1"/>
      <w:numFmt w:val="bullet"/>
      <w:lvlText w:val=""/>
      <w:lvlJc w:val="left"/>
      <w:pPr>
        <w:tabs>
          <w:tab w:val="num" w:pos="2880"/>
        </w:tabs>
        <w:ind w:left="2880" w:hanging="360"/>
      </w:pPr>
      <w:rPr>
        <w:rFonts w:ascii="Symbol" w:hAnsi="Symbol" w:hint="default"/>
      </w:rPr>
    </w:lvl>
    <w:lvl w:ilvl="4" w:tplc="041F0003" w:tentative="1">
      <w:start w:val="1"/>
      <w:numFmt w:val="bullet"/>
      <w:lvlText w:val="o"/>
      <w:lvlJc w:val="left"/>
      <w:pPr>
        <w:tabs>
          <w:tab w:val="num" w:pos="3600"/>
        </w:tabs>
        <w:ind w:left="3600" w:hanging="360"/>
      </w:pPr>
      <w:rPr>
        <w:rFonts w:ascii="Courier New" w:hAnsi="Courier New" w:cs="Courier New" w:hint="default"/>
      </w:rPr>
    </w:lvl>
    <w:lvl w:ilvl="5" w:tplc="041F0005" w:tentative="1">
      <w:start w:val="1"/>
      <w:numFmt w:val="bullet"/>
      <w:lvlText w:val=""/>
      <w:lvlJc w:val="left"/>
      <w:pPr>
        <w:tabs>
          <w:tab w:val="num" w:pos="4320"/>
        </w:tabs>
        <w:ind w:left="4320" w:hanging="360"/>
      </w:pPr>
      <w:rPr>
        <w:rFonts w:ascii="Wingdings" w:hAnsi="Wingdings" w:hint="default"/>
      </w:rPr>
    </w:lvl>
    <w:lvl w:ilvl="6" w:tplc="041F0001" w:tentative="1">
      <w:start w:val="1"/>
      <w:numFmt w:val="bullet"/>
      <w:lvlText w:val=""/>
      <w:lvlJc w:val="left"/>
      <w:pPr>
        <w:tabs>
          <w:tab w:val="num" w:pos="5040"/>
        </w:tabs>
        <w:ind w:left="5040" w:hanging="360"/>
      </w:pPr>
      <w:rPr>
        <w:rFonts w:ascii="Symbol" w:hAnsi="Symbol" w:hint="default"/>
      </w:rPr>
    </w:lvl>
    <w:lvl w:ilvl="7" w:tplc="041F0003" w:tentative="1">
      <w:start w:val="1"/>
      <w:numFmt w:val="bullet"/>
      <w:lvlText w:val="o"/>
      <w:lvlJc w:val="left"/>
      <w:pPr>
        <w:tabs>
          <w:tab w:val="num" w:pos="5760"/>
        </w:tabs>
        <w:ind w:left="5760" w:hanging="360"/>
      </w:pPr>
      <w:rPr>
        <w:rFonts w:ascii="Courier New" w:hAnsi="Courier New" w:cs="Courier New" w:hint="default"/>
      </w:rPr>
    </w:lvl>
    <w:lvl w:ilvl="8" w:tplc="041F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2E0105DF"/>
    <w:multiLevelType w:val="hybridMultilevel"/>
    <w:tmpl w:val="85BE5E6A"/>
    <w:lvl w:ilvl="0" w:tplc="96A013DE">
      <w:start w:val="1"/>
      <w:numFmt w:val="upperRoman"/>
      <w:lvlText w:val="%1."/>
      <w:lvlJc w:val="left"/>
      <w:pPr>
        <w:tabs>
          <w:tab w:val="num" w:pos="1440"/>
        </w:tabs>
        <w:ind w:left="1440" w:hanging="720"/>
      </w:pPr>
      <w:rPr>
        <w:rFonts w:hint="default"/>
      </w:rPr>
    </w:lvl>
    <w:lvl w:ilvl="1" w:tplc="041F0019" w:tentative="1">
      <w:start w:val="1"/>
      <w:numFmt w:val="lowerLetter"/>
      <w:lvlText w:val="%2."/>
      <w:lvlJc w:val="left"/>
      <w:pPr>
        <w:tabs>
          <w:tab w:val="num" w:pos="1788"/>
        </w:tabs>
        <w:ind w:left="1788" w:hanging="360"/>
      </w:pPr>
    </w:lvl>
    <w:lvl w:ilvl="2" w:tplc="041F001B" w:tentative="1">
      <w:start w:val="1"/>
      <w:numFmt w:val="lowerRoman"/>
      <w:lvlText w:val="%3."/>
      <w:lvlJc w:val="right"/>
      <w:pPr>
        <w:tabs>
          <w:tab w:val="num" w:pos="2508"/>
        </w:tabs>
        <w:ind w:left="2508" w:hanging="180"/>
      </w:pPr>
    </w:lvl>
    <w:lvl w:ilvl="3" w:tplc="041F000F" w:tentative="1">
      <w:start w:val="1"/>
      <w:numFmt w:val="decimal"/>
      <w:lvlText w:val="%4."/>
      <w:lvlJc w:val="left"/>
      <w:pPr>
        <w:tabs>
          <w:tab w:val="num" w:pos="3228"/>
        </w:tabs>
        <w:ind w:left="3228" w:hanging="360"/>
      </w:pPr>
    </w:lvl>
    <w:lvl w:ilvl="4" w:tplc="041F0019" w:tentative="1">
      <w:start w:val="1"/>
      <w:numFmt w:val="lowerLetter"/>
      <w:lvlText w:val="%5."/>
      <w:lvlJc w:val="left"/>
      <w:pPr>
        <w:tabs>
          <w:tab w:val="num" w:pos="3948"/>
        </w:tabs>
        <w:ind w:left="3948" w:hanging="360"/>
      </w:pPr>
    </w:lvl>
    <w:lvl w:ilvl="5" w:tplc="041F001B" w:tentative="1">
      <w:start w:val="1"/>
      <w:numFmt w:val="lowerRoman"/>
      <w:lvlText w:val="%6."/>
      <w:lvlJc w:val="right"/>
      <w:pPr>
        <w:tabs>
          <w:tab w:val="num" w:pos="4668"/>
        </w:tabs>
        <w:ind w:left="4668" w:hanging="180"/>
      </w:pPr>
    </w:lvl>
    <w:lvl w:ilvl="6" w:tplc="041F000F" w:tentative="1">
      <w:start w:val="1"/>
      <w:numFmt w:val="decimal"/>
      <w:lvlText w:val="%7."/>
      <w:lvlJc w:val="left"/>
      <w:pPr>
        <w:tabs>
          <w:tab w:val="num" w:pos="5388"/>
        </w:tabs>
        <w:ind w:left="5388" w:hanging="360"/>
      </w:pPr>
    </w:lvl>
    <w:lvl w:ilvl="7" w:tplc="041F0019" w:tentative="1">
      <w:start w:val="1"/>
      <w:numFmt w:val="lowerLetter"/>
      <w:lvlText w:val="%8."/>
      <w:lvlJc w:val="left"/>
      <w:pPr>
        <w:tabs>
          <w:tab w:val="num" w:pos="6108"/>
        </w:tabs>
        <w:ind w:left="6108" w:hanging="360"/>
      </w:pPr>
    </w:lvl>
    <w:lvl w:ilvl="8" w:tplc="041F001B" w:tentative="1">
      <w:start w:val="1"/>
      <w:numFmt w:val="lowerRoman"/>
      <w:lvlText w:val="%9."/>
      <w:lvlJc w:val="right"/>
      <w:pPr>
        <w:tabs>
          <w:tab w:val="num" w:pos="6828"/>
        </w:tabs>
        <w:ind w:left="6828" w:hanging="180"/>
      </w:pPr>
    </w:lvl>
  </w:abstractNum>
  <w:abstractNum w:abstractNumId="14" w15:restartNumberingAfterBreak="0">
    <w:nsid w:val="31B650D3"/>
    <w:multiLevelType w:val="singleLevel"/>
    <w:tmpl w:val="041F0001"/>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34555C29"/>
    <w:multiLevelType w:val="singleLevel"/>
    <w:tmpl w:val="041F0001"/>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35A367D9"/>
    <w:multiLevelType w:val="hybridMultilevel"/>
    <w:tmpl w:val="5E0A1A20"/>
    <w:lvl w:ilvl="0" w:tplc="F6A49068">
      <w:start w:val="1"/>
      <w:numFmt w:val="none"/>
      <w:pStyle w:val="mikro2baslik"/>
      <w:lvlText w:val="2.1"/>
      <w:lvlJc w:val="left"/>
      <w:pPr>
        <w:tabs>
          <w:tab w:val="num" w:pos="717"/>
        </w:tabs>
        <w:ind w:left="717" w:hanging="360"/>
      </w:pPr>
      <w:rPr>
        <w:rFonts w:hint="default"/>
      </w:rPr>
    </w:lvl>
    <w:lvl w:ilvl="1" w:tplc="041F0019" w:tentative="1">
      <w:start w:val="1"/>
      <w:numFmt w:val="lowerLetter"/>
      <w:lvlText w:val="%2."/>
      <w:lvlJc w:val="left"/>
      <w:pPr>
        <w:tabs>
          <w:tab w:val="num" w:pos="1440"/>
        </w:tabs>
        <w:ind w:left="1440" w:hanging="360"/>
      </w:pPr>
    </w:lvl>
    <w:lvl w:ilvl="2" w:tplc="041F001B" w:tentative="1">
      <w:start w:val="1"/>
      <w:numFmt w:val="lowerRoman"/>
      <w:lvlText w:val="%3."/>
      <w:lvlJc w:val="right"/>
      <w:pPr>
        <w:tabs>
          <w:tab w:val="num" w:pos="2160"/>
        </w:tabs>
        <w:ind w:left="2160" w:hanging="180"/>
      </w:pPr>
    </w:lvl>
    <w:lvl w:ilvl="3" w:tplc="041F000F" w:tentative="1">
      <w:start w:val="1"/>
      <w:numFmt w:val="decimal"/>
      <w:lvlText w:val="%4."/>
      <w:lvlJc w:val="left"/>
      <w:pPr>
        <w:tabs>
          <w:tab w:val="num" w:pos="2880"/>
        </w:tabs>
        <w:ind w:left="2880" w:hanging="360"/>
      </w:pPr>
    </w:lvl>
    <w:lvl w:ilvl="4" w:tplc="041F0019" w:tentative="1">
      <w:start w:val="1"/>
      <w:numFmt w:val="lowerLetter"/>
      <w:lvlText w:val="%5."/>
      <w:lvlJc w:val="left"/>
      <w:pPr>
        <w:tabs>
          <w:tab w:val="num" w:pos="3600"/>
        </w:tabs>
        <w:ind w:left="3600" w:hanging="360"/>
      </w:pPr>
    </w:lvl>
    <w:lvl w:ilvl="5" w:tplc="041F001B" w:tentative="1">
      <w:start w:val="1"/>
      <w:numFmt w:val="lowerRoman"/>
      <w:lvlText w:val="%6."/>
      <w:lvlJc w:val="right"/>
      <w:pPr>
        <w:tabs>
          <w:tab w:val="num" w:pos="4320"/>
        </w:tabs>
        <w:ind w:left="4320" w:hanging="180"/>
      </w:pPr>
    </w:lvl>
    <w:lvl w:ilvl="6" w:tplc="041F000F" w:tentative="1">
      <w:start w:val="1"/>
      <w:numFmt w:val="decimal"/>
      <w:lvlText w:val="%7."/>
      <w:lvlJc w:val="left"/>
      <w:pPr>
        <w:tabs>
          <w:tab w:val="num" w:pos="5040"/>
        </w:tabs>
        <w:ind w:left="5040" w:hanging="360"/>
      </w:pPr>
    </w:lvl>
    <w:lvl w:ilvl="7" w:tplc="041F0019" w:tentative="1">
      <w:start w:val="1"/>
      <w:numFmt w:val="lowerLetter"/>
      <w:lvlText w:val="%8."/>
      <w:lvlJc w:val="left"/>
      <w:pPr>
        <w:tabs>
          <w:tab w:val="num" w:pos="5760"/>
        </w:tabs>
        <w:ind w:left="5760" w:hanging="360"/>
      </w:pPr>
    </w:lvl>
    <w:lvl w:ilvl="8" w:tplc="041F001B" w:tentative="1">
      <w:start w:val="1"/>
      <w:numFmt w:val="lowerRoman"/>
      <w:lvlText w:val="%9."/>
      <w:lvlJc w:val="right"/>
      <w:pPr>
        <w:tabs>
          <w:tab w:val="num" w:pos="6480"/>
        </w:tabs>
        <w:ind w:left="6480" w:hanging="180"/>
      </w:pPr>
    </w:lvl>
  </w:abstractNum>
  <w:abstractNum w:abstractNumId="17" w15:restartNumberingAfterBreak="0">
    <w:nsid w:val="38C76B60"/>
    <w:multiLevelType w:val="hybridMultilevel"/>
    <w:tmpl w:val="1710409A"/>
    <w:lvl w:ilvl="0" w:tplc="AB1867FE">
      <w:start w:val="1"/>
      <w:numFmt w:val="lowerLetter"/>
      <w:lvlText w:val="(%1)"/>
      <w:lvlJc w:val="left"/>
      <w:pPr>
        <w:ind w:left="6732" w:hanging="360"/>
      </w:pPr>
      <w:rPr>
        <w:rFonts w:hint="default"/>
      </w:rPr>
    </w:lvl>
    <w:lvl w:ilvl="1" w:tplc="041F0019" w:tentative="1">
      <w:start w:val="1"/>
      <w:numFmt w:val="lowerLetter"/>
      <w:lvlText w:val="%2."/>
      <w:lvlJc w:val="left"/>
      <w:pPr>
        <w:ind w:left="7452" w:hanging="360"/>
      </w:pPr>
    </w:lvl>
    <w:lvl w:ilvl="2" w:tplc="041F001B" w:tentative="1">
      <w:start w:val="1"/>
      <w:numFmt w:val="lowerRoman"/>
      <w:lvlText w:val="%3."/>
      <w:lvlJc w:val="right"/>
      <w:pPr>
        <w:ind w:left="8172" w:hanging="180"/>
      </w:pPr>
    </w:lvl>
    <w:lvl w:ilvl="3" w:tplc="041F000F" w:tentative="1">
      <w:start w:val="1"/>
      <w:numFmt w:val="decimal"/>
      <w:lvlText w:val="%4."/>
      <w:lvlJc w:val="left"/>
      <w:pPr>
        <w:ind w:left="8892" w:hanging="360"/>
      </w:pPr>
    </w:lvl>
    <w:lvl w:ilvl="4" w:tplc="041F0019" w:tentative="1">
      <w:start w:val="1"/>
      <w:numFmt w:val="lowerLetter"/>
      <w:lvlText w:val="%5."/>
      <w:lvlJc w:val="left"/>
      <w:pPr>
        <w:ind w:left="9612" w:hanging="360"/>
      </w:pPr>
    </w:lvl>
    <w:lvl w:ilvl="5" w:tplc="041F001B" w:tentative="1">
      <w:start w:val="1"/>
      <w:numFmt w:val="lowerRoman"/>
      <w:lvlText w:val="%6."/>
      <w:lvlJc w:val="right"/>
      <w:pPr>
        <w:ind w:left="10332" w:hanging="180"/>
      </w:pPr>
    </w:lvl>
    <w:lvl w:ilvl="6" w:tplc="041F000F" w:tentative="1">
      <w:start w:val="1"/>
      <w:numFmt w:val="decimal"/>
      <w:lvlText w:val="%7."/>
      <w:lvlJc w:val="left"/>
      <w:pPr>
        <w:ind w:left="11052" w:hanging="360"/>
      </w:pPr>
    </w:lvl>
    <w:lvl w:ilvl="7" w:tplc="041F0019" w:tentative="1">
      <w:start w:val="1"/>
      <w:numFmt w:val="lowerLetter"/>
      <w:lvlText w:val="%8."/>
      <w:lvlJc w:val="left"/>
      <w:pPr>
        <w:ind w:left="11772" w:hanging="360"/>
      </w:pPr>
    </w:lvl>
    <w:lvl w:ilvl="8" w:tplc="041F001B" w:tentative="1">
      <w:start w:val="1"/>
      <w:numFmt w:val="lowerRoman"/>
      <w:lvlText w:val="%9."/>
      <w:lvlJc w:val="right"/>
      <w:pPr>
        <w:ind w:left="12492" w:hanging="180"/>
      </w:pPr>
    </w:lvl>
  </w:abstractNum>
  <w:abstractNum w:abstractNumId="18" w15:restartNumberingAfterBreak="0">
    <w:nsid w:val="40F12C01"/>
    <w:multiLevelType w:val="hybridMultilevel"/>
    <w:tmpl w:val="9B603EEA"/>
    <w:lvl w:ilvl="0" w:tplc="041F0001">
      <w:start w:val="1"/>
      <w:numFmt w:val="bullet"/>
      <w:lvlText w:val=""/>
      <w:lvlJc w:val="left"/>
      <w:pPr>
        <w:tabs>
          <w:tab w:val="num" w:pos="720"/>
        </w:tabs>
        <w:ind w:left="720" w:hanging="360"/>
      </w:pPr>
      <w:rPr>
        <w:rFonts w:ascii="Symbol" w:hAnsi="Symbol" w:hint="default"/>
      </w:rPr>
    </w:lvl>
    <w:lvl w:ilvl="1" w:tplc="041F0003" w:tentative="1">
      <w:start w:val="1"/>
      <w:numFmt w:val="bullet"/>
      <w:lvlText w:val="o"/>
      <w:lvlJc w:val="left"/>
      <w:pPr>
        <w:tabs>
          <w:tab w:val="num" w:pos="1440"/>
        </w:tabs>
        <w:ind w:left="1440" w:hanging="360"/>
      </w:pPr>
      <w:rPr>
        <w:rFonts w:ascii="Courier New" w:hAnsi="Courier New" w:cs="Courier New" w:hint="default"/>
      </w:rPr>
    </w:lvl>
    <w:lvl w:ilvl="2" w:tplc="041F0005" w:tentative="1">
      <w:start w:val="1"/>
      <w:numFmt w:val="bullet"/>
      <w:lvlText w:val=""/>
      <w:lvlJc w:val="left"/>
      <w:pPr>
        <w:tabs>
          <w:tab w:val="num" w:pos="2160"/>
        </w:tabs>
        <w:ind w:left="2160" w:hanging="360"/>
      </w:pPr>
      <w:rPr>
        <w:rFonts w:ascii="Wingdings" w:hAnsi="Wingdings" w:hint="default"/>
      </w:rPr>
    </w:lvl>
    <w:lvl w:ilvl="3" w:tplc="041F0001" w:tentative="1">
      <w:start w:val="1"/>
      <w:numFmt w:val="bullet"/>
      <w:lvlText w:val=""/>
      <w:lvlJc w:val="left"/>
      <w:pPr>
        <w:tabs>
          <w:tab w:val="num" w:pos="2880"/>
        </w:tabs>
        <w:ind w:left="2880" w:hanging="360"/>
      </w:pPr>
      <w:rPr>
        <w:rFonts w:ascii="Symbol" w:hAnsi="Symbol" w:hint="default"/>
      </w:rPr>
    </w:lvl>
    <w:lvl w:ilvl="4" w:tplc="041F0003" w:tentative="1">
      <w:start w:val="1"/>
      <w:numFmt w:val="bullet"/>
      <w:lvlText w:val="o"/>
      <w:lvlJc w:val="left"/>
      <w:pPr>
        <w:tabs>
          <w:tab w:val="num" w:pos="3600"/>
        </w:tabs>
        <w:ind w:left="3600" w:hanging="360"/>
      </w:pPr>
      <w:rPr>
        <w:rFonts w:ascii="Courier New" w:hAnsi="Courier New" w:cs="Courier New" w:hint="default"/>
      </w:rPr>
    </w:lvl>
    <w:lvl w:ilvl="5" w:tplc="041F0005" w:tentative="1">
      <w:start w:val="1"/>
      <w:numFmt w:val="bullet"/>
      <w:lvlText w:val=""/>
      <w:lvlJc w:val="left"/>
      <w:pPr>
        <w:tabs>
          <w:tab w:val="num" w:pos="4320"/>
        </w:tabs>
        <w:ind w:left="4320" w:hanging="360"/>
      </w:pPr>
      <w:rPr>
        <w:rFonts w:ascii="Wingdings" w:hAnsi="Wingdings" w:hint="default"/>
      </w:rPr>
    </w:lvl>
    <w:lvl w:ilvl="6" w:tplc="041F0001" w:tentative="1">
      <w:start w:val="1"/>
      <w:numFmt w:val="bullet"/>
      <w:lvlText w:val=""/>
      <w:lvlJc w:val="left"/>
      <w:pPr>
        <w:tabs>
          <w:tab w:val="num" w:pos="5040"/>
        </w:tabs>
        <w:ind w:left="5040" w:hanging="360"/>
      </w:pPr>
      <w:rPr>
        <w:rFonts w:ascii="Symbol" w:hAnsi="Symbol" w:hint="default"/>
      </w:rPr>
    </w:lvl>
    <w:lvl w:ilvl="7" w:tplc="041F0003" w:tentative="1">
      <w:start w:val="1"/>
      <w:numFmt w:val="bullet"/>
      <w:lvlText w:val="o"/>
      <w:lvlJc w:val="left"/>
      <w:pPr>
        <w:tabs>
          <w:tab w:val="num" w:pos="5760"/>
        </w:tabs>
        <w:ind w:left="5760" w:hanging="360"/>
      </w:pPr>
      <w:rPr>
        <w:rFonts w:ascii="Courier New" w:hAnsi="Courier New" w:cs="Courier New" w:hint="default"/>
      </w:rPr>
    </w:lvl>
    <w:lvl w:ilvl="8" w:tplc="041F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41C84579"/>
    <w:multiLevelType w:val="hybridMultilevel"/>
    <w:tmpl w:val="D79E59CA"/>
    <w:lvl w:ilvl="0" w:tplc="041F0001">
      <w:start w:val="1"/>
      <w:numFmt w:val="bullet"/>
      <w:lvlText w:val=""/>
      <w:lvlJc w:val="left"/>
      <w:pPr>
        <w:ind w:left="783" w:hanging="360"/>
      </w:pPr>
      <w:rPr>
        <w:rFonts w:ascii="Symbol" w:hAnsi="Symbol" w:hint="default"/>
      </w:rPr>
    </w:lvl>
    <w:lvl w:ilvl="1" w:tplc="041F0003" w:tentative="1">
      <w:start w:val="1"/>
      <w:numFmt w:val="bullet"/>
      <w:lvlText w:val="o"/>
      <w:lvlJc w:val="left"/>
      <w:pPr>
        <w:ind w:left="1503" w:hanging="360"/>
      </w:pPr>
      <w:rPr>
        <w:rFonts w:ascii="Courier New" w:hAnsi="Courier New" w:cs="Courier New" w:hint="default"/>
      </w:rPr>
    </w:lvl>
    <w:lvl w:ilvl="2" w:tplc="041F0005" w:tentative="1">
      <w:start w:val="1"/>
      <w:numFmt w:val="bullet"/>
      <w:lvlText w:val=""/>
      <w:lvlJc w:val="left"/>
      <w:pPr>
        <w:ind w:left="2223" w:hanging="360"/>
      </w:pPr>
      <w:rPr>
        <w:rFonts w:ascii="Wingdings" w:hAnsi="Wingdings" w:hint="default"/>
      </w:rPr>
    </w:lvl>
    <w:lvl w:ilvl="3" w:tplc="041F0001" w:tentative="1">
      <w:start w:val="1"/>
      <w:numFmt w:val="bullet"/>
      <w:lvlText w:val=""/>
      <w:lvlJc w:val="left"/>
      <w:pPr>
        <w:ind w:left="2943" w:hanging="360"/>
      </w:pPr>
      <w:rPr>
        <w:rFonts w:ascii="Symbol" w:hAnsi="Symbol" w:hint="default"/>
      </w:rPr>
    </w:lvl>
    <w:lvl w:ilvl="4" w:tplc="041F0003" w:tentative="1">
      <w:start w:val="1"/>
      <w:numFmt w:val="bullet"/>
      <w:lvlText w:val="o"/>
      <w:lvlJc w:val="left"/>
      <w:pPr>
        <w:ind w:left="3663" w:hanging="360"/>
      </w:pPr>
      <w:rPr>
        <w:rFonts w:ascii="Courier New" w:hAnsi="Courier New" w:cs="Courier New" w:hint="default"/>
      </w:rPr>
    </w:lvl>
    <w:lvl w:ilvl="5" w:tplc="041F0005" w:tentative="1">
      <w:start w:val="1"/>
      <w:numFmt w:val="bullet"/>
      <w:lvlText w:val=""/>
      <w:lvlJc w:val="left"/>
      <w:pPr>
        <w:ind w:left="4383" w:hanging="360"/>
      </w:pPr>
      <w:rPr>
        <w:rFonts w:ascii="Wingdings" w:hAnsi="Wingdings" w:hint="default"/>
      </w:rPr>
    </w:lvl>
    <w:lvl w:ilvl="6" w:tplc="041F0001" w:tentative="1">
      <w:start w:val="1"/>
      <w:numFmt w:val="bullet"/>
      <w:lvlText w:val=""/>
      <w:lvlJc w:val="left"/>
      <w:pPr>
        <w:ind w:left="5103" w:hanging="360"/>
      </w:pPr>
      <w:rPr>
        <w:rFonts w:ascii="Symbol" w:hAnsi="Symbol" w:hint="default"/>
      </w:rPr>
    </w:lvl>
    <w:lvl w:ilvl="7" w:tplc="041F0003" w:tentative="1">
      <w:start w:val="1"/>
      <w:numFmt w:val="bullet"/>
      <w:lvlText w:val="o"/>
      <w:lvlJc w:val="left"/>
      <w:pPr>
        <w:ind w:left="5823" w:hanging="360"/>
      </w:pPr>
      <w:rPr>
        <w:rFonts w:ascii="Courier New" w:hAnsi="Courier New" w:cs="Courier New" w:hint="default"/>
      </w:rPr>
    </w:lvl>
    <w:lvl w:ilvl="8" w:tplc="041F0005" w:tentative="1">
      <w:start w:val="1"/>
      <w:numFmt w:val="bullet"/>
      <w:lvlText w:val=""/>
      <w:lvlJc w:val="left"/>
      <w:pPr>
        <w:ind w:left="6543" w:hanging="360"/>
      </w:pPr>
      <w:rPr>
        <w:rFonts w:ascii="Wingdings" w:hAnsi="Wingdings" w:hint="default"/>
      </w:rPr>
    </w:lvl>
  </w:abstractNum>
  <w:abstractNum w:abstractNumId="20" w15:restartNumberingAfterBreak="0">
    <w:nsid w:val="4CFF2022"/>
    <w:multiLevelType w:val="multilevel"/>
    <w:tmpl w:val="55C005FE"/>
    <w:lvl w:ilvl="0">
      <w:start w:val="1"/>
      <w:numFmt w:val="decimal"/>
      <w:pStyle w:val="mikro2anabaslik"/>
      <w:lvlText w:val="%1.1"/>
      <w:lvlJc w:val="left"/>
      <w:pPr>
        <w:tabs>
          <w:tab w:val="num" w:pos="717"/>
        </w:tabs>
        <w:ind w:left="717" w:hanging="360"/>
      </w:pPr>
      <w:rPr>
        <w:rFonts w:hint="default"/>
      </w:rPr>
    </w:lvl>
    <w:lvl w:ilvl="1">
      <w:start w:val="1"/>
      <w:numFmt w:val="decimal"/>
      <w:lvlText w:val="%2%1"/>
      <w:lvlJc w:val="left"/>
      <w:pPr>
        <w:tabs>
          <w:tab w:val="num" w:pos="1149"/>
        </w:tabs>
        <w:ind w:left="1149" w:hanging="432"/>
      </w:pPr>
      <w:rPr>
        <w:rFonts w:hint="default"/>
      </w:rPr>
    </w:lvl>
    <w:lvl w:ilvl="2">
      <w:start w:val="2"/>
      <w:numFmt w:val="decimal"/>
      <w:lvlText w:val="%1.%2.%3."/>
      <w:lvlJc w:val="left"/>
      <w:pPr>
        <w:tabs>
          <w:tab w:val="num" w:pos="1797"/>
        </w:tabs>
        <w:ind w:left="1581" w:hanging="504"/>
      </w:pPr>
      <w:rPr>
        <w:rFonts w:hint="default"/>
      </w:rPr>
    </w:lvl>
    <w:lvl w:ilvl="3">
      <w:start w:val="1"/>
      <w:numFmt w:val="decimal"/>
      <w:lvlText w:val="%1.%2.%3.%4."/>
      <w:lvlJc w:val="left"/>
      <w:pPr>
        <w:tabs>
          <w:tab w:val="num" w:pos="2157"/>
        </w:tabs>
        <w:ind w:left="2085" w:hanging="648"/>
      </w:pPr>
      <w:rPr>
        <w:rFonts w:hint="default"/>
      </w:rPr>
    </w:lvl>
    <w:lvl w:ilvl="4">
      <w:start w:val="1"/>
      <w:numFmt w:val="decimal"/>
      <w:lvlText w:val="%1.%2.%3.%4.%5."/>
      <w:lvlJc w:val="left"/>
      <w:pPr>
        <w:tabs>
          <w:tab w:val="num" w:pos="2877"/>
        </w:tabs>
        <w:ind w:left="2589" w:hanging="792"/>
      </w:pPr>
      <w:rPr>
        <w:rFonts w:hint="default"/>
      </w:rPr>
    </w:lvl>
    <w:lvl w:ilvl="5">
      <w:start w:val="1"/>
      <w:numFmt w:val="decimal"/>
      <w:lvlText w:val="%1.%2.%3.%4.%5.%6."/>
      <w:lvlJc w:val="left"/>
      <w:pPr>
        <w:tabs>
          <w:tab w:val="num" w:pos="3237"/>
        </w:tabs>
        <w:ind w:left="3093" w:hanging="936"/>
      </w:pPr>
      <w:rPr>
        <w:rFonts w:hint="default"/>
      </w:rPr>
    </w:lvl>
    <w:lvl w:ilvl="6">
      <w:start w:val="1"/>
      <w:numFmt w:val="decimal"/>
      <w:lvlText w:val="%1.%2.%3.%4.%5.%6.%7."/>
      <w:lvlJc w:val="left"/>
      <w:pPr>
        <w:tabs>
          <w:tab w:val="num" w:pos="3957"/>
        </w:tabs>
        <w:ind w:left="3597" w:hanging="1080"/>
      </w:pPr>
      <w:rPr>
        <w:rFonts w:hint="default"/>
      </w:rPr>
    </w:lvl>
    <w:lvl w:ilvl="7">
      <w:start w:val="1"/>
      <w:numFmt w:val="decimal"/>
      <w:lvlText w:val="%1.%2.%3.%4.%5.%6.%7.%8."/>
      <w:lvlJc w:val="left"/>
      <w:pPr>
        <w:tabs>
          <w:tab w:val="num" w:pos="4317"/>
        </w:tabs>
        <w:ind w:left="4101" w:hanging="1224"/>
      </w:pPr>
      <w:rPr>
        <w:rFonts w:hint="default"/>
      </w:rPr>
    </w:lvl>
    <w:lvl w:ilvl="8">
      <w:start w:val="1"/>
      <w:numFmt w:val="decimal"/>
      <w:lvlText w:val="%1.%2.%3.%4.%5.%6.%7.%8.%9."/>
      <w:lvlJc w:val="left"/>
      <w:pPr>
        <w:tabs>
          <w:tab w:val="num" w:pos="5037"/>
        </w:tabs>
        <w:ind w:left="4677" w:hanging="1440"/>
      </w:pPr>
      <w:rPr>
        <w:rFonts w:hint="default"/>
      </w:rPr>
    </w:lvl>
  </w:abstractNum>
  <w:abstractNum w:abstractNumId="21" w15:restartNumberingAfterBreak="0">
    <w:nsid w:val="510450ED"/>
    <w:multiLevelType w:val="hybridMultilevel"/>
    <w:tmpl w:val="FFDEB1AE"/>
    <w:lvl w:ilvl="0" w:tplc="41582B1A">
      <w:start w:val="1"/>
      <w:numFmt w:val="decimal"/>
      <w:lvlText w:val="%1)"/>
      <w:lvlJc w:val="left"/>
      <w:pPr>
        <w:ind w:left="1065" w:hanging="360"/>
      </w:pPr>
      <w:rPr>
        <w:rFonts w:hint="default"/>
      </w:rPr>
    </w:lvl>
    <w:lvl w:ilvl="1" w:tplc="041F0019" w:tentative="1">
      <w:start w:val="1"/>
      <w:numFmt w:val="lowerLetter"/>
      <w:lvlText w:val="%2."/>
      <w:lvlJc w:val="left"/>
      <w:pPr>
        <w:ind w:left="1785" w:hanging="360"/>
      </w:pPr>
    </w:lvl>
    <w:lvl w:ilvl="2" w:tplc="041F001B" w:tentative="1">
      <w:start w:val="1"/>
      <w:numFmt w:val="lowerRoman"/>
      <w:lvlText w:val="%3."/>
      <w:lvlJc w:val="right"/>
      <w:pPr>
        <w:ind w:left="2505" w:hanging="180"/>
      </w:pPr>
    </w:lvl>
    <w:lvl w:ilvl="3" w:tplc="041F000F" w:tentative="1">
      <w:start w:val="1"/>
      <w:numFmt w:val="decimal"/>
      <w:lvlText w:val="%4."/>
      <w:lvlJc w:val="left"/>
      <w:pPr>
        <w:ind w:left="3225" w:hanging="360"/>
      </w:pPr>
    </w:lvl>
    <w:lvl w:ilvl="4" w:tplc="041F0019" w:tentative="1">
      <w:start w:val="1"/>
      <w:numFmt w:val="lowerLetter"/>
      <w:lvlText w:val="%5."/>
      <w:lvlJc w:val="left"/>
      <w:pPr>
        <w:ind w:left="3945" w:hanging="360"/>
      </w:pPr>
    </w:lvl>
    <w:lvl w:ilvl="5" w:tplc="041F001B" w:tentative="1">
      <w:start w:val="1"/>
      <w:numFmt w:val="lowerRoman"/>
      <w:lvlText w:val="%6."/>
      <w:lvlJc w:val="right"/>
      <w:pPr>
        <w:ind w:left="4665" w:hanging="180"/>
      </w:pPr>
    </w:lvl>
    <w:lvl w:ilvl="6" w:tplc="041F000F" w:tentative="1">
      <w:start w:val="1"/>
      <w:numFmt w:val="decimal"/>
      <w:lvlText w:val="%7."/>
      <w:lvlJc w:val="left"/>
      <w:pPr>
        <w:ind w:left="5385" w:hanging="360"/>
      </w:pPr>
    </w:lvl>
    <w:lvl w:ilvl="7" w:tplc="041F0019" w:tentative="1">
      <w:start w:val="1"/>
      <w:numFmt w:val="lowerLetter"/>
      <w:lvlText w:val="%8."/>
      <w:lvlJc w:val="left"/>
      <w:pPr>
        <w:ind w:left="6105" w:hanging="360"/>
      </w:pPr>
    </w:lvl>
    <w:lvl w:ilvl="8" w:tplc="041F001B" w:tentative="1">
      <w:start w:val="1"/>
      <w:numFmt w:val="lowerRoman"/>
      <w:lvlText w:val="%9."/>
      <w:lvlJc w:val="right"/>
      <w:pPr>
        <w:ind w:left="6825" w:hanging="180"/>
      </w:pPr>
    </w:lvl>
  </w:abstractNum>
  <w:abstractNum w:abstractNumId="22" w15:restartNumberingAfterBreak="0">
    <w:nsid w:val="53274113"/>
    <w:multiLevelType w:val="multilevel"/>
    <w:tmpl w:val="8EAE31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5549190D"/>
    <w:multiLevelType w:val="hybridMultilevel"/>
    <w:tmpl w:val="7236EF4E"/>
    <w:lvl w:ilvl="0" w:tplc="F948056C">
      <w:start w:val="4"/>
      <w:numFmt w:val="upperRoman"/>
      <w:lvlText w:val="%1."/>
      <w:lvlJc w:val="left"/>
      <w:pPr>
        <w:tabs>
          <w:tab w:val="num" w:pos="1440"/>
        </w:tabs>
        <w:ind w:left="1440" w:hanging="720"/>
      </w:pPr>
      <w:rPr>
        <w:rFonts w:hint="default"/>
      </w:rPr>
    </w:lvl>
    <w:lvl w:ilvl="1" w:tplc="041F0019" w:tentative="1">
      <w:start w:val="1"/>
      <w:numFmt w:val="lowerLetter"/>
      <w:lvlText w:val="%2."/>
      <w:lvlJc w:val="left"/>
      <w:pPr>
        <w:tabs>
          <w:tab w:val="num" w:pos="1800"/>
        </w:tabs>
        <w:ind w:left="1800" w:hanging="360"/>
      </w:pPr>
    </w:lvl>
    <w:lvl w:ilvl="2" w:tplc="041F001B" w:tentative="1">
      <w:start w:val="1"/>
      <w:numFmt w:val="lowerRoman"/>
      <w:lvlText w:val="%3."/>
      <w:lvlJc w:val="right"/>
      <w:pPr>
        <w:tabs>
          <w:tab w:val="num" w:pos="2520"/>
        </w:tabs>
        <w:ind w:left="2520" w:hanging="180"/>
      </w:pPr>
    </w:lvl>
    <w:lvl w:ilvl="3" w:tplc="041F000F" w:tentative="1">
      <w:start w:val="1"/>
      <w:numFmt w:val="decimal"/>
      <w:lvlText w:val="%4."/>
      <w:lvlJc w:val="left"/>
      <w:pPr>
        <w:tabs>
          <w:tab w:val="num" w:pos="3240"/>
        </w:tabs>
        <w:ind w:left="3240" w:hanging="360"/>
      </w:pPr>
    </w:lvl>
    <w:lvl w:ilvl="4" w:tplc="041F0019" w:tentative="1">
      <w:start w:val="1"/>
      <w:numFmt w:val="lowerLetter"/>
      <w:lvlText w:val="%5."/>
      <w:lvlJc w:val="left"/>
      <w:pPr>
        <w:tabs>
          <w:tab w:val="num" w:pos="3960"/>
        </w:tabs>
        <w:ind w:left="3960" w:hanging="360"/>
      </w:pPr>
    </w:lvl>
    <w:lvl w:ilvl="5" w:tplc="041F001B" w:tentative="1">
      <w:start w:val="1"/>
      <w:numFmt w:val="lowerRoman"/>
      <w:lvlText w:val="%6."/>
      <w:lvlJc w:val="right"/>
      <w:pPr>
        <w:tabs>
          <w:tab w:val="num" w:pos="4680"/>
        </w:tabs>
        <w:ind w:left="4680" w:hanging="180"/>
      </w:pPr>
    </w:lvl>
    <w:lvl w:ilvl="6" w:tplc="041F000F" w:tentative="1">
      <w:start w:val="1"/>
      <w:numFmt w:val="decimal"/>
      <w:lvlText w:val="%7."/>
      <w:lvlJc w:val="left"/>
      <w:pPr>
        <w:tabs>
          <w:tab w:val="num" w:pos="5400"/>
        </w:tabs>
        <w:ind w:left="5400" w:hanging="360"/>
      </w:pPr>
    </w:lvl>
    <w:lvl w:ilvl="7" w:tplc="041F0019" w:tentative="1">
      <w:start w:val="1"/>
      <w:numFmt w:val="lowerLetter"/>
      <w:lvlText w:val="%8."/>
      <w:lvlJc w:val="left"/>
      <w:pPr>
        <w:tabs>
          <w:tab w:val="num" w:pos="6120"/>
        </w:tabs>
        <w:ind w:left="6120" w:hanging="360"/>
      </w:pPr>
    </w:lvl>
    <w:lvl w:ilvl="8" w:tplc="041F001B" w:tentative="1">
      <w:start w:val="1"/>
      <w:numFmt w:val="lowerRoman"/>
      <w:lvlText w:val="%9."/>
      <w:lvlJc w:val="right"/>
      <w:pPr>
        <w:tabs>
          <w:tab w:val="num" w:pos="6840"/>
        </w:tabs>
        <w:ind w:left="6840" w:hanging="180"/>
      </w:pPr>
    </w:lvl>
  </w:abstractNum>
  <w:abstractNum w:abstractNumId="24" w15:restartNumberingAfterBreak="0">
    <w:nsid w:val="56246943"/>
    <w:multiLevelType w:val="hybridMultilevel"/>
    <w:tmpl w:val="AE906ED4"/>
    <w:lvl w:ilvl="0" w:tplc="58CC051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59BE0C50"/>
    <w:multiLevelType w:val="hybridMultilevel"/>
    <w:tmpl w:val="0C8A73C6"/>
    <w:lvl w:ilvl="0" w:tplc="041F0001">
      <w:start w:val="1"/>
      <w:numFmt w:val="bullet"/>
      <w:lvlText w:val=""/>
      <w:lvlJc w:val="left"/>
      <w:pPr>
        <w:ind w:left="1065" w:hanging="360"/>
      </w:pPr>
      <w:rPr>
        <w:rFonts w:ascii="Symbol" w:hAnsi="Symbol" w:hint="default"/>
      </w:rPr>
    </w:lvl>
    <w:lvl w:ilvl="1" w:tplc="041F0019" w:tentative="1">
      <w:start w:val="1"/>
      <w:numFmt w:val="lowerLetter"/>
      <w:lvlText w:val="%2."/>
      <w:lvlJc w:val="left"/>
      <w:pPr>
        <w:ind w:left="1785" w:hanging="360"/>
      </w:pPr>
    </w:lvl>
    <w:lvl w:ilvl="2" w:tplc="041F001B" w:tentative="1">
      <w:start w:val="1"/>
      <w:numFmt w:val="lowerRoman"/>
      <w:lvlText w:val="%3."/>
      <w:lvlJc w:val="right"/>
      <w:pPr>
        <w:ind w:left="2505" w:hanging="180"/>
      </w:pPr>
    </w:lvl>
    <w:lvl w:ilvl="3" w:tplc="041F000F" w:tentative="1">
      <w:start w:val="1"/>
      <w:numFmt w:val="decimal"/>
      <w:lvlText w:val="%4."/>
      <w:lvlJc w:val="left"/>
      <w:pPr>
        <w:ind w:left="3225" w:hanging="360"/>
      </w:pPr>
    </w:lvl>
    <w:lvl w:ilvl="4" w:tplc="041F0019" w:tentative="1">
      <w:start w:val="1"/>
      <w:numFmt w:val="lowerLetter"/>
      <w:lvlText w:val="%5."/>
      <w:lvlJc w:val="left"/>
      <w:pPr>
        <w:ind w:left="3945" w:hanging="360"/>
      </w:pPr>
    </w:lvl>
    <w:lvl w:ilvl="5" w:tplc="041F001B" w:tentative="1">
      <w:start w:val="1"/>
      <w:numFmt w:val="lowerRoman"/>
      <w:lvlText w:val="%6."/>
      <w:lvlJc w:val="right"/>
      <w:pPr>
        <w:ind w:left="4665" w:hanging="180"/>
      </w:pPr>
    </w:lvl>
    <w:lvl w:ilvl="6" w:tplc="041F000F" w:tentative="1">
      <w:start w:val="1"/>
      <w:numFmt w:val="decimal"/>
      <w:lvlText w:val="%7."/>
      <w:lvlJc w:val="left"/>
      <w:pPr>
        <w:ind w:left="5385" w:hanging="360"/>
      </w:pPr>
    </w:lvl>
    <w:lvl w:ilvl="7" w:tplc="041F0019" w:tentative="1">
      <w:start w:val="1"/>
      <w:numFmt w:val="lowerLetter"/>
      <w:lvlText w:val="%8."/>
      <w:lvlJc w:val="left"/>
      <w:pPr>
        <w:ind w:left="6105" w:hanging="360"/>
      </w:pPr>
    </w:lvl>
    <w:lvl w:ilvl="8" w:tplc="041F001B" w:tentative="1">
      <w:start w:val="1"/>
      <w:numFmt w:val="lowerRoman"/>
      <w:lvlText w:val="%9."/>
      <w:lvlJc w:val="right"/>
      <w:pPr>
        <w:ind w:left="6825" w:hanging="180"/>
      </w:pPr>
    </w:lvl>
  </w:abstractNum>
  <w:abstractNum w:abstractNumId="26" w15:restartNumberingAfterBreak="0">
    <w:nsid w:val="637D7777"/>
    <w:multiLevelType w:val="multilevel"/>
    <w:tmpl w:val="EE665BD8"/>
    <w:lvl w:ilvl="0">
      <w:start w:val="1"/>
      <w:numFmt w:val="decimal"/>
      <w:pStyle w:val="Balk1"/>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7" w15:restartNumberingAfterBreak="0">
    <w:nsid w:val="63904E67"/>
    <w:multiLevelType w:val="singleLevel"/>
    <w:tmpl w:val="041F0001"/>
    <w:lvl w:ilvl="0">
      <w:start w:val="1"/>
      <w:numFmt w:val="bullet"/>
      <w:lvlText w:val=""/>
      <w:lvlJc w:val="left"/>
      <w:pPr>
        <w:tabs>
          <w:tab w:val="num" w:pos="360"/>
        </w:tabs>
        <w:ind w:left="360" w:hanging="360"/>
      </w:pPr>
      <w:rPr>
        <w:rFonts w:ascii="Symbol" w:hAnsi="Symbol" w:hint="default"/>
      </w:rPr>
    </w:lvl>
  </w:abstractNum>
  <w:abstractNum w:abstractNumId="28" w15:restartNumberingAfterBreak="0">
    <w:nsid w:val="67090041"/>
    <w:multiLevelType w:val="hybridMultilevel"/>
    <w:tmpl w:val="BAC6E9B0"/>
    <w:lvl w:ilvl="0" w:tplc="041F0001">
      <w:start w:val="1"/>
      <w:numFmt w:val="bullet"/>
      <w:lvlText w:val=""/>
      <w:lvlJc w:val="left"/>
      <w:pPr>
        <w:tabs>
          <w:tab w:val="num" w:pos="720"/>
        </w:tabs>
        <w:ind w:left="720" w:hanging="360"/>
      </w:pPr>
      <w:rPr>
        <w:rFonts w:ascii="Symbol" w:hAnsi="Symbol" w:hint="default"/>
      </w:rPr>
    </w:lvl>
    <w:lvl w:ilvl="1" w:tplc="041F0003" w:tentative="1">
      <w:start w:val="1"/>
      <w:numFmt w:val="bullet"/>
      <w:lvlText w:val="o"/>
      <w:lvlJc w:val="left"/>
      <w:pPr>
        <w:tabs>
          <w:tab w:val="num" w:pos="1440"/>
        </w:tabs>
        <w:ind w:left="1440" w:hanging="360"/>
      </w:pPr>
      <w:rPr>
        <w:rFonts w:ascii="Courier New" w:hAnsi="Courier New" w:cs="Courier New" w:hint="default"/>
      </w:rPr>
    </w:lvl>
    <w:lvl w:ilvl="2" w:tplc="041F0005" w:tentative="1">
      <w:start w:val="1"/>
      <w:numFmt w:val="bullet"/>
      <w:lvlText w:val=""/>
      <w:lvlJc w:val="left"/>
      <w:pPr>
        <w:tabs>
          <w:tab w:val="num" w:pos="2160"/>
        </w:tabs>
        <w:ind w:left="2160" w:hanging="360"/>
      </w:pPr>
      <w:rPr>
        <w:rFonts w:ascii="Wingdings" w:hAnsi="Wingdings" w:hint="default"/>
      </w:rPr>
    </w:lvl>
    <w:lvl w:ilvl="3" w:tplc="041F0001" w:tentative="1">
      <w:start w:val="1"/>
      <w:numFmt w:val="bullet"/>
      <w:lvlText w:val=""/>
      <w:lvlJc w:val="left"/>
      <w:pPr>
        <w:tabs>
          <w:tab w:val="num" w:pos="2880"/>
        </w:tabs>
        <w:ind w:left="2880" w:hanging="360"/>
      </w:pPr>
      <w:rPr>
        <w:rFonts w:ascii="Symbol" w:hAnsi="Symbol" w:hint="default"/>
      </w:rPr>
    </w:lvl>
    <w:lvl w:ilvl="4" w:tplc="041F0003" w:tentative="1">
      <w:start w:val="1"/>
      <w:numFmt w:val="bullet"/>
      <w:lvlText w:val="o"/>
      <w:lvlJc w:val="left"/>
      <w:pPr>
        <w:tabs>
          <w:tab w:val="num" w:pos="3600"/>
        </w:tabs>
        <w:ind w:left="3600" w:hanging="360"/>
      </w:pPr>
      <w:rPr>
        <w:rFonts w:ascii="Courier New" w:hAnsi="Courier New" w:cs="Courier New" w:hint="default"/>
      </w:rPr>
    </w:lvl>
    <w:lvl w:ilvl="5" w:tplc="041F0005" w:tentative="1">
      <w:start w:val="1"/>
      <w:numFmt w:val="bullet"/>
      <w:lvlText w:val=""/>
      <w:lvlJc w:val="left"/>
      <w:pPr>
        <w:tabs>
          <w:tab w:val="num" w:pos="4320"/>
        </w:tabs>
        <w:ind w:left="4320" w:hanging="360"/>
      </w:pPr>
      <w:rPr>
        <w:rFonts w:ascii="Wingdings" w:hAnsi="Wingdings" w:hint="default"/>
      </w:rPr>
    </w:lvl>
    <w:lvl w:ilvl="6" w:tplc="041F0001" w:tentative="1">
      <w:start w:val="1"/>
      <w:numFmt w:val="bullet"/>
      <w:lvlText w:val=""/>
      <w:lvlJc w:val="left"/>
      <w:pPr>
        <w:tabs>
          <w:tab w:val="num" w:pos="5040"/>
        </w:tabs>
        <w:ind w:left="5040" w:hanging="360"/>
      </w:pPr>
      <w:rPr>
        <w:rFonts w:ascii="Symbol" w:hAnsi="Symbol" w:hint="default"/>
      </w:rPr>
    </w:lvl>
    <w:lvl w:ilvl="7" w:tplc="041F0003" w:tentative="1">
      <w:start w:val="1"/>
      <w:numFmt w:val="bullet"/>
      <w:lvlText w:val="o"/>
      <w:lvlJc w:val="left"/>
      <w:pPr>
        <w:tabs>
          <w:tab w:val="num" w:pos="5760"/>
        </w:tabs>
        <w:ind w:left="5760" w:hanging="360"/>
      </w:pPr>
      <w:rPr>
        <w:rFonts w:ascii="Courier New" w:hAnsi="Courier New" w:cs="Courier New" w:hint="default"/>
      </w:rPr>
    </w:lvl>
    <w:lvl w:ilvl="8" w:tplc="041F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6AB866E2"/>
    <w:multiLevelType w:val="hybridMultilevel"/>
    <w:tmpl w:val="7236EF4E"/>
    <w:lvl w:ilvl="0" w:tplc="F948056C">
      <w:start w:val="4"/>
      <w:numFmt w:val="upperRoman"/>
      <w:lvlText w:val="%1."/>
      <w:lvlJc w:val="left"/>
      <w:pPr>
        <w:tabs>
          <w:tab w:val="num" w:pos="1440"/>
        </w:tabs>
        <w:ind w:left="1440" w:hanging="720"/>
      </w:pPr>
      <w:rPr>
        <w:rFonts w:hint="default"/>
      </w:rPr>
    </w:lvl>
    <w:lvl w:ilvl="1" w:tplc="041F0019" w:tentative="1">
      <w:start w:val="1"/>
      <w:numFmt w:val="lowerLetter"/>
      <w:lvlText w:val="%2."/>
      <w:lvlJc w:val="left"/>
      <w:pPr>
        <w:tabs>
          <w:tab w:val="num" w:pos="1800"/>
        </w:tabs>
        <w:ind w:left="1800" w:hanging="360"/>
      </w:pPr>
    </w:lvl>
    <w:lvl w:ilvl="2" w:tplc="041F001B" w:tentative="1">
      <w:start w:val="1"/>
      <w:numFmt w:val="lowerRoman"/>
      <w:lvlText w:val="%3."/>
      <w:lvlJc w:val="right"/>
      <w:pPr>
        <w:tabs>
          <w:tab w:val="num" w:pos="2520"/>
        </w:tabs>
        <w:ind w:left="2520" w:hanging="180"/>
      </w:pPr>
    </w:lvl>
    <w:lvl w:ilvl="3" w:tplc="041F000F" w:tentative="1">
      <w:start w:val="1"/>
      <w:numFmt w:val="decimal"/>
      <w:lvlText w:val="%4."/>
      <w:lvlJc w:val="left"/>
      <w:pPr>
        <w:tabs>
          <w:tab w:val="num" w:pos="3240"/>
        </w:tabs>
        <w:ind w:left="3240" w:hanging="360"/>
      </w:pPr>
    </w:lvl>
    <w:lvl w:ilvl="4" w:tplc="041F0019" w:tentative="1">
      <w:start w:val="1"/>
      <w:numFmt w:val="lowerLetter"/>
      <w:lvlText w:val="%5."/>
      <w:lvlJc w:val="left"/>
      <w:pPr>
        <w:tabs>
          <w:tab w:val="num" w:pos="3960"/>
        </w:tabs>
        <w:ind w:left="3960" w:hanging="360"/>
      </w:pPr>
    </w:lvl>
    <w:lvl w:ilvl="5" w:tplc="041F001B" w:tentative="1">
      <w:start w:val="1"/>
      <w:numFmt w:val="lowerRoman"/>
      <w:lvlText w:val="%6."/>
      <w:lvlJc w:val="right"/>
      <w:pPr>
        <w:tabs>
          <w:tab w:val="num" w:pos="4680"/>
        </w:tabs>
        <w:ind w:left="4680" w:hanging="180"/>
      </w:pPr>
    </w:lvl>
    <w:lvl w:ilvl="6" w:tplc="041F000F" w:tentative="1">
      <w:start w:val="1"/>
      <w:numFmt w:val="decimal"/>
      <w:lvlText w:val="%7."/>
      <w:lvlJc w:val="left"/>
      <w:pPr>
        <w:tabs>
          <w:tab w:val="num" w:pos="5400"/>
        </w:tabs>
        <w:ind w:left="5400" w:hanging="360"/>
      </w:pPr>
    </w:lvl>
    <w:lvl w:ilvl="7" w:tplc="041F0019" w:tentative="1">
      <w:start w:val="1"/>
      <w:numFmt w:val="lowerLetter"/>
      <w:lvlText w:val="%8."/>
      <w:lvlJc w:val="left"/>
      <w:pPr>
        <w:tabs>
          <w:tab w:val="num" w:pos="6120"/>
        </w:tabs>
        <w:ind w:left="6120" w:hanging="360"/>
      </w:pPr>
    </w:lvl>
    <w:lvl w:ilvl="8" w:tplc="041F001B" w:tentative="1">
      <w:start w:val="1"/>
      <w:numFmt w:val="lowerRoman"/>
      <w:lvlText w:val="%9."/>
      <w:lvlJc w:val="right"/>
      <w:pPr>
        <w:tabs>
          <w:tab w:val="num" w:pos="6840"/>
        </w:tabs>
        <w:ind w:left="6840" w:hanging="180"/>
      </w:pPr>
    </w:lvl>
  </w:abstractNum>
  <w:abstractNum w:abstractNumId="30" w15:restartNumberingAfterBreak="0">
    <w:nsid w:val="6CED1597"/>
    <w:multiLevelType w:val="hybridMultilevel"/>
    <w:tmpl w:val="E466C93A"/>
    <w:lvl w:ilvl="0" w:tplc="041F0001">
      <w:start w:val="1"/>
      <w:numFmt w:val="bullet"/>
      <w:lvlText w:val=""/>
      <w:lvlJc w:val="left"/>
      <w:pPr>
        <w:tabs>
          <w:tab w:val="num" w:pos="720"/>
        </w:tabs>
        <w:ind w:left="720" w:hanging="360"/>
      </w:pPr>
      <w:rPr>
        <w:rFonts w:ascii="Symbol" w:hAnsi="Symbol" w:hint="default"/>
      </w:rPr>
    </w:lvl>
    <w:lvl w:ilvl="1" w:tplc="041F0003" w:tentative="1">
      <w:start w:val="1"/>
      <w:numFmt w:val="bullet"/>
      <w:lvlText w:val="o"/>
      <w:lvlJc w:val="left"/>
      <w:pPr>
        <w:tabs>
          <w:tab w:val="num" w:pos="1440"/>
        </w:tabs>
        <w:ind w:left="1440" w:hanging="360"/>
      </w:pPr>
      <w:rPr>
        <w:rFonts w:ascii="Courier New" w:hAnsi="Courier New" w:hint="default"/>
      </w:rPr>
    </w:lvl>
    <w:lvl w:ilvl="2" w:tplc="041F0005" w:tentative="1">
      <w:start w:val="1"/>
      <w:numFmt w:val="bullet"/>
      <w:lvlText w:val=""/>
      <w:lvlJc w:val="left"/>
      <w:pPr>
        <w:tabs>
          <w:tab w:val="num" w:pos="2160"/>
        </w:tabs>
        <w:ind w:left="2160" w:hanging="360"/>
      </w:pPr>
      <w:rPr>
        <w:rFonts w:ascii="Wingdings" w:hAnsi="Wingdings" w:hint="default"/>
      </w:rPr>
    </w:lvl>
    <w:lvl w:ilvl="3" w:tplc="041F0001" w:tentative="1">
      <w:start w:val="1"/>
      <w:numFmt w:val="bullet"/>
      <w:lvlText w:val=""/>
      <w:lvlJc w:val="left"/>
      <w:pPr>
        <w:tabs>
          <w:tab w:val="num" w:pos="2880"/>
        </w:tabs>
        <w:ind w:left="2880" w:hanging="360"/>
      </w:pPr>
      <w:rPr>
        <w:rFonts w:ascii="Symbol" w:hAnsi="Symbol" w:hint="default"/>
      </w:rPr>
    </w:lvl>
    <w:lvl w:ilvl="4" w:tplc="041F0003" w:tentative="1">
      <w:start w:val="1"/>
      <w:numFmt w:val="bullet"/>
      <w:lvlText w:val="o"/>
      <w:lvlJc w:val="left"/>
      <w:pPr>
        <w:tabs>
          <w:tab w:val="num" w:pos="3600"/>
        </w:tabs>
        <w:ind w:left="3600" w:hanging="360"/>
      </w:pPr>
      <w:rPr>
        <w:rFonts w:ascii="Courier New" w:hAnsi="Courier New" w:hint="default"/>
      </w:rPr>
    </w:lvl>
    <w:lvl w:ilvl="5" w:tplc="041F0005" w:tentative="1">
      <w:start w:val="1"/>
      <w:numFmt w:val="bullet"/>
      <w:lvlText w:val=""/>
      <w:lvlJc w:val="left"/>
      <w:pPr>
        <w:tabs>
          <w:tab w:val="num" w:pos="4320"/>
        </w:tabs>
        <w:ind w:left="4320" w:hanging="360"/>
      </w:pPr>
      <w:rPr>
        <w:rFonts w:ascii="Wingdings" w:hAnsi="Wingdings" w:hint="default"/>
      </w:rPr>
    </w:lvl>
    <w:lvl w:ilvl="6" w:tplc="041F0001" w:tentative="1">
      <w:start w:val="1"/>
      <w:numFmt w:val="bullet"/>
      <w:lvlText w:val=""/>
      <w:lvlJc w:val="left"/>
      <w:pPr>
        <w:tabs>
          <w:tab w:val="num" w:pos="5040"/>
        </w:tabs>
        <w:ind w:left="5040" w:hanging="360"/>
      </w:pPr>
      <w:rPr>
        <w:rFonts w:ascii="Symbol" w:hAnsi="Symbol" w:hint="default"/>
      </w:rPr>
    </w:lvl>
    <w:lvl w:ilvl="7" w:tplc="041F0003" w:tentative="1">
      <w:start w:val="1"/>
      <w:numFmt w:val="bullet"/>
      <w:lvlText w:val="o"/>
      <w:lvlJc w:val="left"/>
      <w:pPr>
        <w:tabs>
          <w:tab w:val="num" w:pos="5760"/>
        </w:tabs>
        <w:ind w:left="5760" w:hanging="360"/>
      </w:pPr>
      <w:rPr>
        <w:rFonts w:ascii="Courier New" w:hAnsi="Courier New" w:hint="default"/>
      </w:rPr>
    </w:lvl>
    <w:lvl w:ilvl="8" w:tplc="041F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6D215209"/>
    <w:multiLevelType w:val="singleLevel"/>
    <w:tmpl w:val="0409000F"/>
    <w:lvl w:ilvl="0">
      <w:start w:val="1"/>
      <w:numFmt w:val="decimal"/>
      <w:lvlText w:val="%1."/>
      <w:lvlJc w:val="left"/>
      <w:pPr>
        <w:tabs>
          <w:tab w:val="num" w:pos="360"/>
        </w:tabs>
        <w:ind w:left="360" w:hanging="360"/>
      </w:pPr>
      <w:rPr>
        <w:rFonts w:hint="default"/>
      </w:rPr>
    </w:lvl>
  </w:abstractNum>
  <w:abstractNum w:abstractNumId="32" w15:restartNumberingAfterBreak="0">
    <w:nsid w:val="6EE10547"/>
    <w:multiLevelType w:val="hybridMultilevel"/>
    <w:tmpl w:val="BD0858A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15:restartNumberingAfterBreak="0">
    <w:nsid w:val="76421981"/>
    <w:multiLevelType w:val="hybridMultilevel"/>
    <w:tmpl w:val="8D2A0226"/>
    <w:lvl w:ilvl="0" w:tplc="59A6C0F8">
      <w:start w:val="1"/>
      <w:numFmt w:val="decimal"/>
      <w:lvlText w:val="%1."/>
      <w:lvlJc w:val="left"/>
      <w:pPr>
        <w:tabs>
          <w:tab w:val="num" w:pos="600"/>
        </w:tabs>
        <w:ind w:left="600" w:hanging="360"/>
      </w:pPr>
      <w:rPr>
        <w:rFonts w:hint="default"/>
      </w:rPr>
    </w:lvl>
    <w:lvl w:ilvl="1" w:tplc="04090019" w:tentative="1">
      <w:start w:val="1"/>
      <w:numFmt w:val="lowerLetter"/>
      <w:lvlText w:val="%2."/>
      <w:lvlJc w:val="left"/>
      <w:pPr>
        <w:tabs>
          <w:tab w:val="num" w:pos="1320"/>
        </w:tabs>
        <w:ind w:left="1320" w:hanging="360"/>
      </w:pPr>
    </w:lvl>
    <w:lvl w:ilvl="2" w:tplc="0409001B" w:tentative="1">
      <w:start w:val="1"/>
      <w:numFmt w:val="lowerRoman"/>
      <w:lvlText w:val="%3."/>
      <w:lvlJc w:val="right"/>
      <w:pPr>
        <w:tabs>
          <w:tab w:val="num" w:pos="2040"/>
        </w:tabs>
        <w:ind w:left="2040" w:hanging="180"/>
      </w:pPr>
    </w:lvl>
    <w:lvl w:ilvl="3" w:tplc="0409000F" w:tentative="1">
      <w:start w:val="1"/>
      <w:numFmt w:val="decimal"/>
      <w:lvlText w:val="%4."/>
      <w:lvlJc w:val="left"/>
      <w:pPr>
        <w:tabs>
          <w:tab w:val="num" w:pos="2760"/>
        </w:tabs>
        <w:ind w:left="2760" w:hanging="360"/>
      </w:pPr>
    </w:lvl>
    <w:lvl w:ilvl="4" w:tplc="04090019" w:tentative="1">
      <w:start w:val="1"/>
      <w:numFmt w:val="lowerLetter"/>
      <w:lvlText w:val="%5."/>
      <w:lvlJc w:val="left"/>
      <w:pPr>
        <w:tabs>
          <w:tab w:val="num" w:pos="3480"/>
        </w:tabs>
        <w:ind w:left="3480" w:hanging="360"/>
      </w:pPr>
    </w:lvl>
    <w:lvl w:ilvl="5" w:tplc="0409001B" w:tentative="1">
      <w:start w:val="1"/>
      <w:numFmt w:val="lowerRoman"/>
      <w:lvlText w:val="%6."/>
      <w:lvlJc w:val="right"/>
      <w:pPr>
        <w:tabs>
          <w:tab w:val="num" w:pos="4200"/>
        </w:tabs>
        <w:ind w:left="4200" w:hanging="180"/>
      </w:pPr>
    </w:lvl>
    <w:lvl w:ilvl="6" w:tplc="0409000F" w:tentative="1">
      <w:start w:val="1"/>
      <w:numFmt w:val="decimal"/>
      <w:lvlText w:val="%7."/>
      <w:lvlJc w:val="left"/>
      <w:pPr>
        <w:tabs>
          <w:tab w:val="num" w:pos="4920"/>
        </w:tabs>
        <w:ind w:left="4920" w:hanging="360"/>
      </w:pPr>
    </w:lvl>
    <w:lvl w:ilvl="7" w:tplc="04090019" w:tentative="1">
      <w:start w:val="1"/>
      <w:numFmt w:val="lowerLetter"/>
      <w:lvlText w:val="%8."/>
      <w:lvlJc w:val="left"/>
      <w:pPr>
        <w:tabs>
          <w:tab w:val="num" w:pos="5640"/>
        </w:tabs>
        <w:ind w:left="5640" w:hanging="360"/>
      </w:pPr>
    </w:lvl>
    <w:lvl w:ilvl="8" w:tplc="0409001B" w:tentative="1">
      <w:start w:val="1"/>
      <w:numFmt w:val="lowerRoman"/>
      <w:lvlText w:val="%9."/>
      <w:lvlJc w:val="right"/>
      <w:pPr>
        <w:tabs>
          <w:tab w:val="num" w:pos="6360"/>
        </w:tabs>
        <w:ind w:left="6360" w:hanging="180"/>
      </w:pPr>
    </w:lvl>
  </w:abstractNum>
  <w:abstractNum w:abstractNumId="34" w15:restartNumberingAfterBreak="0">
    <w:nsid w:val="7B4C5B37"/>
    <w:multiLevelType w:val="multilevel"/>
    <w:tmpl w:val="D35855A2"/>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7CC850CD"/>
    <w:multiLevelType w:val="hybridMultilevel"/>
    <w:tmpl w:val="20AE1290"/>
    <w:lvl w:ilvl="0" w:tplc="041F0001">
      <w:start w:val="1"/>
      <w:numFmt w:val="bullet"/>
      <w:lvlText w:val=""/>
      <w:lvlJc w:val="left"/>
      <w:pPr>
        <w:tabs>
          <w:tab w:val="num" w:pos="360"/>
        </w:tabs>
        <w:ind w:left="360" w:hanging="360"/>
      </w:pPr>
      <w:rPr>
        <w:rFonts w:ascii="Symbol" w:hAnsi="Symbol" w:hint="default"/>
      </w:rPr>
    </w:lvl>
    <w:lvl w:ilvl="1" w:tplc="041F0003" w:tentative="1">
      <w:start w:val="1"/>
      <w:numFmt w:val="bullet"/>
      <w:lvlText w:val="o"/>
      <w:lvlJc w:val="left"/>
      <w:pPr>
        <w:tabs>
          <w:tab w:val="num" w:pos="1080"/>
        </w:tabs>
        <w:ind w:left="1080" w:hanging="360"/>
      </w:pPr>
      <w:rPr>
        <w:rFonts w:ascii="Courier New" w:hAnsi="Courier New" w:cs="Courier New" w:hint="default"/>
      </w:rPr>
    </w:lvl>
    <w:lvl w:ilvl="2" w:tplc="041F0005" w:tentative="1">
      <w:start w:val="1"/>
      <w:numFmt w:val="bullet"/>
      <w:lvlText w:val=""/>
      <w:lvlJc w:val="left"/>
      <w:pPr>
        <w:tabs>
          <w:tab w:val="num" w:pos="1800"/>
        </w:tabs>
        <w:ind w:left="1800" w:hanging="360"/>
      </w:pPr>
      <w:rPr>
        <w:rFonts w:ascii="Wingdings" w:hAnsi="Wingdings" w:hint="default"/>
      </w:rPr>
    </w:lvl>
    <w:lvl w:ilvl="3" w:tplc="041F0001" w:tentative="1">
      <w:start w:val="1"/>
      <w:numFmt w:val="bullet"/>
      <w:lvlText w:val=""/>
      <w:lvlJc w:val="left"/>
      <w:pPr>
        <w:tabs>
          <w:tab w:val="num" w:pos="2520"/>
        </w:tabs>
        <w:ind w:left="2520" w:hanging="360"/>
      </w:pPr>
      <w:rPr>
        <w:rFonts w:ascii="Symbol" w:hAnsi="Symbol" w:hint="default"/>
      </w:rPr>
    </w:lvl>
    <w:lvl w:ilvl="4" w:tplc="041F0003" w:tentative="1">
      <w:start w:val="1"/>
      <w:numFmt w:val="bullet"/>
      <w:lvlText w:val="o"/>
      <w:lvlJc w:val="left"/>
      <w:pPr>
        <w:tabs>
          <w:tab w:val="num" w:pos="3240"/>
        </w:tabs>
        <w:ind w:left="3240" w:hanging="360"/>
      </w:pPr>
      <w:rPr>
        <w:rFonts w:ascii="Courier New" w:hAnsi="Courier New" w:cs="Courier New" w:hint="default"/>
      </w:rPr>
    </w:lvl>
    <w:lvl w:ilvl="5" w:tplc="041F0005" w:tentative="1">
      <w:start w:val="1"/>
      <w:numFmt w:val="bullet"/>
      <w:lvlText w:val=""/>
      <w:lvlJc w:val="left"/>
      <w:pPr>
        <w:tabs>
          <w:tab w:val="num" w:pos="3960"/>
        </w:tabs>
        <w:ind w:left="3960" w:hanging="360"/>
      </w:pPr>
      <w:rPr>
        <w:rFonts w:ascii="Wingdings" w:hAnsi="Wingdings" w:hint="default"/>
      </w:rPr>
    </w:lvl>
    <w:lvl w:ilvl="6" w:tplc="041F0001" w:tentative="1">
      <w:start w:val="1"/>
      <w:numFmt w:val="bullet"/>
      <w:lvlText w:val=""/>
      <w:lvlJc w:val="left"/>
      <w:pPr>
        <w:tabs>
          <w:tab w:val="num" w:pos="4680"/>
        </w:tabs>
        <w:ind w:left="4680" w:hanging="360"/>
      </w:pPr>
      <w:rPr>
        <w:rFonts w:ascii="Symbol" w:hAnsi="Symbol" w:hint="default"/>
      </w:rPr>
    </w:lvl>
    <w:lvl w:ilvl="7" w:tplc="041F0003" w:tentative="1">
      <w:start w:val="1"/>
      <w:numFmt w:val="bullet"/>
      <w:lvlText w:val="o"/>
      <w:lvlJc w:val="left"/>
      <w:pPr>
        <w:tabs>
          <w:tab w:val="num" w:pos="5400"/>
        </w:tabs>
        <w:ind w:left="5400" w:hanging="360"/>
      </w:pPr>
      <w:rPr>
        <w:rFonts w:ascii="Courier New" w:hAnsi="Courier New" w:cs="Courier New" w:hint="default"/>
      </w:rPr>
    </w:lvl>
    <w:lvl w:ilvl="8" w:tplc="041F0005" w:tentative="1">
      <w:start w:val="1"/>
      <w:numFmt w:val="bullet"/>
      <w:lvlText w:val=""/>
      <w:lvlJc w:val="left"/>
      <w:pPr>
        <w:tabs>
          <w:tab w:val="num" w:pos="6120"/>
        </w:tabs>
        <w:ind w:left="6120" w:hanging="360"/>
      </w:pPr>
      <w:rPr>
        <w:rFonts w:ascii="Wingdings" w:hAnsi="Wingdings" w:hint="default"/>
      </w:rPr>
    </w:lvl>
  </w:abstractNum>
  <w:num w:numId="1">
    <w:abstractNumId w:val="16"/>
  </w:num>
  <w:num w:numId="2">
    <w:abstractNumId w:val="16"/>
  </w:num>
  <w:num w:numId="3">
    <w:abstractNumId w:val="16"/>
  </w:num>
  <w:num w:numId="4">
    <w:abstractNumId w:val="16"/>
  </w:num>
  <w:num w:numId="5">
    <w:abstractNumId w:val="16"/>
  </w:num>
  <w:num w:numId="6">
    <w:abstractNumId w:val="0"/>
  </w:num>
  <w:num w:numId="7">
    <w:abstractNumId w:val="2"/>
  </w:num>
  <w:num w:numId="8">
    <w:abstractNumId w:val="26"/>
  </w:num>
  <w:num w:numId="9">
    <w:abstractNumId w:val="2"/>
  </w:num>
  <w:num w:numId="10">
    <w:abstractNumId w:val="20"/>
  </w:num>
  <w:num w:numId="11">
    <w:abstractNumId w:val="26"/>
  </w:num>
  <w:num w:numId="12">
    <w:abstractNumId w:val="24"/>
  </w:num>
  <w:num w:numId="13">
    <w:abstractNumId w:val="32"/>
  </w:num>
  <w:num w:numId="14">
    <w:abstractNumId w:val="11"/>
  </w:num>
  <w:num w:numId="15">
    <w:abstractNumId w:val="33"/>
  </w:num>
  <w:num w:numId="16">
    <w:abstractNumId w:val="1"/>
  </w:num>
  <w:num w:numId="17">
    <w:abstractNumId w:val="14"/>
  </w:num>
  <w:num w:numId="18">
    <w:abstractNumId w:val="27"/>
  </w:num>
  <w:num w:numId="19">
    <w:abstractNumId w:val="5"/>
  </w:num>
  <w:num w:numId="20">
    <w:abstractNumId w:val="15"/>
  </w:num>
  <w:num w:numId="21">
    <w:abstractNumId w:val="30"/>
  </w:num>
  <w:num w:numId="22">
    <w:abstractNumId w:val="7"/>
  </w:num>
  <w:num w:numId="23">
    <w:abstractNumId w:val="31"/>
  </w:num>
  <w:num w:numId="24">
    <w:abstractNumId w:val="8"/>
  </w:num>
  <w:num w:numId="25">
    <w:abstractNumId w:val="13"/>
  </w:num>
  <w:num w:numId="26">
    <w:abstractNumId w:val="29"/>
  </w:num>
  <w:num w:numId="27">
    <w:abstractNumId w:val="23"/>
  </w:num>
  <w:num w:numId="28">
    <w:abstractNumId w:val="10"/>
  </w:num>
  <w:num w:numId="29">
    <w:abstractNumId w:val="6"/>
  </w:num>
  <w:num w:numId="30">
    <w:abstractNumId w:val="28"/>
  </w:num>
  <w:num w:numId="31">
    <w:abstractNumId w:val="4"/>
  </w:num>
  <w:num w:numId="32">
    <w:abstractNumId w:val="25"/>
  </w:num>
  <w:num w:numId="33">
    <w:abstractNumId w:val="17"/>
  </w:num>
  <w:num w:numId="34">
    <w:abstractNumId w:val="34"/>
  </w:num>
  <w:num w:numId="35">
    <w:abstractNumId w:val="19"/>
  </w:num>
  <w:num w:numId="36">
    <w:abstractNumId w:val="3"/>
  </w:num>
  <w:num w:numId="37">
    <w:abstractNumId w:val="21"/>
  </w:num>
  <w:num w:numId="38">
    <w:abstractNumId w:val="9"/>
  </w:num>
  <w:num w:numId="39">
    <w:abstractNumId w:val="35"/>
  </w:num>
  <w:num w:numId="40">
    <w:abstractNumId w:val="12"/>
  </w:num>
  <w:num w:numId="41">
    <w:abstractNumId w:val="18"/>
  </w:num>
  <w:num w:numId="42">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evenAndOddHeaders/>
  <w:drawingGridHorizontalSpacing w:val="100"/>
  <w:drawingGridVerticalSpacing w:val="136"/>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40AB6"/>
    <w:rsid w:val="00000282"/>
    <w:rsid w:val="00014275"/>
    <w:rsid w:val="000142CE"/>
    <w:rsid w:val="000212BA"/>
    <w:rsid w:val="00022CA6"/>
    <w:rsid w:val="000245B4"/>
    <w:rsid w:val="00034E0C"/>
    <w:rsid w:val="000402F1"/>
    <w:rsid w:val="0004352C"/>
    <w:rsid w:val="00043788"/>
    <w:rsid w:val="000446C4"/>
    <w:rsid w:val="00044CFF"/>
    <w:rsid w:val="00046F4A"/>
    <w:rsid w:val="000529C1"/>
    <w:rsid w:val="00060102"/>
    <w:rsid w:val="000609DF"/>
    <w:rsid w:val="0006384F"/>
    <w:rsid w:val="00072033"/>
    <w:rsid w:val="00072629"/>
    <w:rsid w:val="000740BA"/>
    <w:rsid w:val="000747E7"/>
    <w:rsid w:val="00074C79"/>
    <w:rsid w:val="000854E4"/>
    <w:rsid w:val="00087522"/>
    <w:rsid w:val="00090C61"/>
    <w:rsid w:val="00092E46"/>
    <w:rsid w:val="00097DED"/>
    <w:rsid w:val="000A02F8"/>
    <w:rsid w:val="000C00C9"/>
    <w:rsid w:val="000C4270"/>
    <w:rsid w:val="000C70DB"/>
    <w:rsid w:val="000D2735"/>
    <w:rsid w:val="000D28EE"/>
    <w:rsid w:val="000D2ACF"/>
    <w:rsid w:val="000E6566"/>
    <w:rsid w:val="000F2B0C"/>
    <w:rsid w:val="000F4D42"/>
    <w:rsid w:val="000F5B72"/>
    <w:rsid w:val="0010089E"/>
    <w:rsid w:val="0010104D"/>
    <w:rsid w:val="00101F61"/>
    <w:rsid w:val="0010765D"/>
    <w:rsid w:val="001172CF"/>
    <w:rsid w:val="00120AF7"/>
    <w:rsid w:val="00135144"/>
    <w:rsid w:val="001365F1"/>
    <w:rsid w:val="00143290"/>
    <w:rsid w:val="00143CDE"/>
    <w:rsid w:val="00146D25"/>
    <w:rsid w:val="001533E2"/>
    <w:rsid w:val="00153AC9"/>
    <w:rsid w:val="0015638B"/>
    <w:rsid w:val="00160462"/>
    <w:rsid w:val="00160D59"/>
    <w:rsid w:val="00165440"/>
    <w:rsid w:val="00165C5B"/>
    <w:rsid w:val="00166C33"/>
    <w:rsid w:val="00166D2A"/>
    <w:rsid w:val="00181294"/>
    <w:rsid w:val="001819CC"/>
    <w:rsid w:val="00182915"/>
    <w:rsid w:val="001857EA"/>
    <w:rsid w:val="0018792E"/>
    <w:rsid w:val="00190BA3"/>
    <w:rsid w:val="00196B97"/>
    <w:rsid w:val="00196CAD"/>
    <w:rsid w:val="0019756D"/>
    <w:rsid w:val="001A16EB"/>
    <w:rsid w:val="001A4340"/>
    <w:rsid w:val="001A4721"/>
    <w:rsid w:val="001A5138"/>
    <w:rsid w:val="001B124B"/>
    <w:rsid w:val="001B4DA0"/>
    <w:rsid w:val="001B594B"/>
    <w:rsid w:val="001C20FB"/>
    <w:rsid w:val="001C4236"/>
    <w:rsid w:val="001C55EF"/>
    <w:rsid w:val="001D0433"/>
    <w:rsid w:val="001D0D0C"/>
    <w:rsid w:val="001E2F31"/>
    <w:rsid w:val="001E405C"/>
    <w:rsid w:val="001F267C"/>
    <w:rsid w:val="001F3E66"/>
    <w:rsid w:val="001F5E34"/>
    <w:rsid w:val="001F7E9C"/>
    <w:rsid w:val="0020146B"/>
    <w:rsid w:val="0020234B"/>
    <w:rsid w:val="00206D5A"/>
    <w:rsid w:val="002106D5"/>
    <w:rsid w:val="002121AC"/>
    <w:rsid w:val="00214256"/>
    <w:rsid w:val="0022796A"/>
    <w:rsid w:val="0023145E"/>
    <w:rsid w:val="00234CCB"/>
    <w:rsid w:val="00236EBA"/>
    <w:rsid w:val="00240731"/>
    <w:rsid w:val="00241DB0"/>
    <w:rsid w:val="00245BEF"/>
    <w:rsid w:val="00251718"/>
    <w:rsid w:val="00253013"/>
    <w:rsid w:val="00257FFB"/>
    <w:rsid w:val="0026227D"/>
    <w:rsid w:val="002648C0"/>
    <w:rsid w:val="00277C68"/>
    <w:rsid w:val="002817C3"/>
    <w:rsid w:val="0029622E"/>
    <w:rsid w:val="002A7484"/>
    <w:rsid w:val="002B4D47"/>
    <w:rsid w:val="002B7BFC"/>
    <w:rsid w:val="002C5A42"/>
    <w:rsid w:val="002D06A4"/>
    <w:rsid w:val="002D342F"/>
    <w:rsid w:val="002D47DB"/>
    <w:rsid w:val="002D79F1"/>
    <w:rsid w:val="002E4437"/>
    <w:rsid w:val="002F16EF"/>
    <w:rsid w:val="002F690C"/>
    <w:rsid w:val="003039F2"/>
    <w:rsid w:val="00305F09"/>
    <w:rsid w:val="003201F6"/>
    <w:rsid w:val="003274A1"/>
    <w:rsid w:val="00331860"/>
    <w:rsid w:val="00334D9A"/>
    <w:rsid w:val="003378A5"/>
    <w:rsid w:val="00341448"/>
    <w:rsid w:val="00343993"/>
    <w:rsid w:val="0034404D"/>
    <w:rsid w:val="00345D9D"/>
    <w:rsid w:val="00350607"/>
    <w:rsid w:val="00351CF3"/>
    <w:rsid w:val="00357DA7"/>
    <w:rsid w:val="00361064"/>
    <w:rsid w:val="00365F6F"/>
    <w:rsid w:val="00366424"/>
    <w:rsid w:val="00372094"/>
    <w:rsid w:val="00383F56"/>
    <w:rsid w:val="00391A18"/>
    <w:rsid w:val="003A2CF6"/>
    <w:rsid w:val="003A6F32"/>
    <w:rsid w:val="003B4B53"/>
    <w:rsid w:val="003B63BC"/>
    <w:rsid w:val="003C1817"/>
    <w:rsid w:val="003C2303"/>
    <w:rsid w:val="003C7E4A"/>
    <w:rsid w:val="003D059B"/>
    <w:rsid w:val="003D0E0F"/>
    <w:rsid w:val="003D25F9"/>
    <w:rsid w:val="003D2E2B"/>
    <w:rsid w:val="003D56EE"/>
    <w:rsid w:val="003E090A"/>
    <w:rsid w:val="003E226E"/>
    <w:rsid w:val="003E22E5"/>
    <w:rsid w:val="003E23AF"/>
    <w:rsid w:val="003F337F"/>
    <w:rsid w:val="003F5CC2"/>
    <w:rsid w:val="003F624E"/>
    <w:rsid w:val="003F7BD0"/>
    <w:rsid w:val="004012D4"/>
    <w:rsid w:val="00404D9B"/>
    <w:rsid w:val="00407BE3"/>
    <w:rsid w:val="00412E9E"/>
    <w:rsid w:val="00415C26"/>
    <w:rsid w:val="0041717B"/>
    <w:rsid w:val="004315F3"/>
    <w:rsid w:val="00432AE5"/>
    <w:rsid w:val="0043325E"/>
    <w:rsid w:val="00434EF9"/>
    <w:rsid w:val="00437DAD"/>
    <w:rsid w:val="00442292"/>
    <w:rsid w:val="00442A74"/>
    <w:rsid w:val="004445E3"/>
    <w:rsid w:val="00456AC6"/>
    <w:rsid w:val="00461409"/>
    <w:rsid w:val="004617F8"/>
    <w:rsid w:val="00462A34"/>
    <w:rsid w:val="00462EE1"/>
    <w:rsid w:val="00463893"/>
    <w:rsid w:val="00467A42"/>
    <w:rsid w:val="00470215"/>
    <w:rsid w:val="00493139"/>
    <w:rsid w:val="004B27AB"/>
    <w:rsid w:val="004B40B3"/>
    <w:rsid w:val="004B5D95"/>
    <w:rsid w:val="004C10DD"/>
    <w:rsid w:val="004C4656"/>
    <w:rsid w:val="004C5851"/>
    <w:rsid w:val="004C60C4"/>
    <w:rsid w:val="004D13B3"/>
    <w:rsid w:val="004D175C"/>
    <w:rsid w:val="004D5F27"/>
    <w:rsid w:val="004D7C6F"/>
    <w:rsid w:val="004E5DC2"/>
    <w:rsid w:val="004E7124"/>
    <w:rsid w:val="004F008A"/>
    <w:rsid w:val="004F6F62"/>
    <w:rsid w:val="00500217"/>
    <w:rsid w:val="00505FA8"/>
    <w:rsid w:val="00511833"/>
    <w:rsid w:val="005211A8"/>
    <w:rsid w:val="00521312"/>
    <w:rsid w:val="00523A9B"/>
    <w:rsid w:val="00526B19"/>
    <w:rsid w:val="00526B67"/>
    <w:rsid w:val="00531B55"/>
    <w:rsid w:val="005434BA"/>
    <w:rsid w:val="005465B0"/>
    <w:rsid w:val="0055414B"/>
    <w:rsid w:val="005545BC"/>
    <w:rsid w:val="00560E6C"/>
    <w:rsid w:val="00570F25"/>
    <w:rsid w:val="00571BF7"/>
    <w:rsid w:val="00572208"/>
    <w:rsid w:val="005759E3"/>
    <w:rsid w:val="005767A0"/>
    <w:rsid w:val="00580C33"/>
    <w:rsid w:val="005A3675"/>
    <w:rsid w:val="005B47A4"/>
    <w:rsid w:val="005B5EBC"/>
    <w:rsid w:val="005B75DE"/>
    <w:rsid w:val="005C3A6D"/>
    <w:rsid w:val="005C5782"/>
    <w:rsid w:val="005D273F"/>
    <w:rsid w:val="005D36CB"/>
    <w:rsid w:val="005D585B"/>
    <w:rsid w:val="005D7CE2"/>
    <w:rsid w:val="005D7ED9"/>
    <w:rsid w:val="005E13CB"/>
    <w:rsid w:val="005E37B9"/>
    <w:rsid w:val="005E41D3"/>
    <w:rsid w:val="005F0219"/>
    <w:rsid w:val="00600EC7"/>
    <w:rsid w:val="0060645A"/>
    <w:rsid w:val="0061278F"/>
    <w:rsid w:val="006141E5"/>
    <w:rsid w:val="00615324"/>
    <w:rsid w:val="00615EB0"/>
    <w:rsid w:val="006166DD"/>
    <w:rsid w:val="00620CF1"/>
    <w:rsid w:val="00622C64"/>
    <w:rsid w:val="006274F1"/>
    <w:rsid w:val="00633063"/>
    <w:rsid w:val="00634953"/>
    <w:rsid w:val="0063504E"/>
    <w:rsid w:val="00643002"/>
    <w:rsid w:val="00643514"/>
    <w:rsid w:val="00653A9D"/>
    <w:rsid w:val="00657415"/>
    <w:rsid w:val="00661AA7"/>
    <w:rsid w:val="00666DF2"/>
    <w:rsid w:val="006771D4"/>
    <w:rsid w:val="00680480"/>
    <w:rsid w:val="00691424"/>
    <w:rsid w:val="00693AD1"/>
    <w:rsid w:val="006945CC"/>
    <w:rsid w:val="00694B1D"/>
    <w:rsid w:val="00697C32"/>
    <w:rsid w:val="006A040B"/>
    <w:rsid w:val="006A2061"/>
    <w:rsid w:val="006A68B4"/>
    <w:rsid w:val="006B3767"/>
    <w:rsid w:val="006B7CA6"/>
    <w:rsid w:val="006C08A8"/>
    <w:rsid w:val="006C1BA1"/>
    <w:rsid w:val="006C2E22"/>
    <w:rsid w:val="006C5A92"/>
    <w:rsid w:val="006D0DF0"/>
    <w:rsid w:val="006F095D"/>
    <w:rsid w:val="00701616"/>
    <w:rsid w:val="0071597E"/>
    <w:rsid w:val="00720323"/>
    <w:rsid w:val="00722BFF"/>
    <w:rsid w:val="00726B2A"/>
    <w:rsid w:val="0073349B"/>
    <w:rsid w:val="00740534"/>
    <w:rsid w:val="0074297D"/>
    <w:rsid w:val="00755837"/>
    <w:rsid w:val="007575DA"/>
    <w:rsid w:val="0076479D"/>
    <w:rsid w:val="00766346"/>
    <w:rsid w:val="00766EF6"/>
    <w:rsid w:val="0077336D"/>
    <w:rsid w:val="00775FDE"/>
    <w:rsid w:val="00783601"/>
    <w:rsid w:val="00784AD7"/>
    <w:rsid w:val="00786EDA"/>
    <w:rsid w:val="00794481"/>
    <w:rsid w:val="007971FF"/>
    <w:rsid w:val="00797A8C"/>
    <w:rsid w:val="007A0766"/>
    <w:rsid w:val="007A5D5B"/>
    <w:rsid w:val="007A5E9C"/>
    <w:rsid w:val="007B1ADC"/>
    <w:rsid w:val="007E121B"/>
    <w:rsid w:val="007E5367"/>
    <w:rsid w:val="007E5EDA"/>
    <w:rsid w:val="007E66C7"/>
    <w:rsid w:val="007E7034"/>
    <w:rsid w:val="007F15D9"/>
    <w:rsid w:val="007F55AE"/>
    <w:rsid w:val="00801B90"/>
    <w:rsid w:val="00803099"/>
    <w:rsid w:val="0080436C"/>
    <w:rsid w:val="00804792"/>
    <w:rsid w:val="008110A6"/>
    <w:rsid w:val="0081179D"/>
    <w:rsid w:val="00811E03"/>
    <w:rsid w:val="00812E37"/>
    <w:rsid w:val="00813EFA"/>
    <w:rsid w:val="00816670"/>
    <w:rsid w:val="00820A4A"/>
    <w:rsid w:val="00820D74"/>
    <w:rsid w:val="008239BF"/>
    <w:rsid w:val="00835276"/>
    <w:rsid w:val="008444D4"/>
    <w:rsid w:val="008447F0"/>
    <w:rsid w:val="00845C8E"/>
    <w:rsid w:val="00846520"/>
    <w:rsid w:val="00847D31"/>
    <w:rsid w:val="008509B8"/>
    <w:rsid w:val="00851399"/>
    <w:rsid w:val="00862630"/>
    <w:rsid w:val="00864EFA"/>
    <w:rsid w:val="00870F76"/>
    <w:rsid w:val="00870FDA"/>
    <w:rsid w:val="00871B16"/>
    <w:rsid w:val="008772BF"/>
    <w:rsid w:val="00880D92"/>
    <w:rsid w:val="00883EEA"/>
    <w:rsid w:val="008905A9"/>
    <w:rsid w:val="008905CE"/>
    <w:rsid w:val="00895167"/>
    <w:rsid w:val="00896ECE"/>
    <w:rsid w:val="008A06E7"/>
    <w:rsid w:val="008A4027"/>
    <w:rsid w:val="008A613C"/>
    <w:rsid w:val="008E06F8"/>
    <w:rsid w:val="008E4614"/>
    <w:rsid w:val="008E60DE"/>
    <w:rsid w:val="008F1E80"/>
    <w:rsid w:val="008F2091"/>
    <w:rsid w:val="008F490D"/>
    <w:rsid w:val="00900270"/>
    <w:rsid w:val="00904ACD"/>
    <w:rsid w:val="00914DB3"/>
    <w:rsid w:val="00920B24"/>
    <w:rsid w:val="00937D8D"/>
    <w:rsid w:val="00940AB6"/>
    <w:rsid w:val="00943D9F"/>
    <w:rsid w:val="00944F72"/>
    <w:rsid w:val="00950975"/>
    <w:rsid w:val="00951723"/>
    <w:rsid w:val="0095247D"/>
    <w:rsid w:val="009551DD"/>
    <w:rsid w:val="00957092"/>
    <w:rsid w:val="00961BB4"/>
    <w:rsid w:val="00962E4C"/>
    <w:rsid w:val="009656E8"/>
    <w:rsid w:val="00982C62"/>
    <w:rsid w:val="00985BB1"/>
    <w:rsid w:val="0098620A"/>
    <w:rsid w:val="00991D54"/>
    <w:rsid w:val="00991F1F"/>
    <w:rsid w:val="00991F34"/>
    <w:rsid w:val="009962C5"/>
    <w:rsid w:val="0099644B"/>
    <w:rsid w:val="009967E8"/>
    <w:rsid w:val="009B742B"/>
    <w:rsid w:val="009B7B20"/>
    <w:rsid w:val="009C2320"/>
    <w:rsid w:val="009C7152"/>
    <w:rsid w:val="009D3E81"/>
    <w:rsid w:val="009E0EDE"/>
    <w:rsid w:val="009F5BA6"/>
    <w:rsid w:val="009F6451"/>
    <w:rsid w:val="00A05244"/>
    <w:rsid w:val="00A05A6E"/>
    <w:rsid w:val="00A112C0"/>
    <w:rsid w:val="00A16D32"/>
    <w:rsid w:val="00A21970"/>
    <w:rsid w:val="00A21F4A"/>
    <w:rsid w:val="00A26000"/>
    <w:rsid w:val="00A32F81"/>
    <w:rsid w:val="00A3503D"/>
    <w:rsid w:val="00A36931"/>
    <w:rsid w:val="00A3695A"/>
    <w:rsid w:val="00A373FD"/>
    <w:rsid w:val="00A40915"/>
    <w:rsid w:val="00A411CE"/>
    <w:rsid w:val="00A41F4A"/>
    <w:rsid w:val="00A44263"/>
    <w:rsid w:val="00A46F02"/>
    <w:rsid w:val="00A47602"/>
    <w:rsid w:val="00A575A2"/>
    <w:rsid w:val="00A63E68"/>
    <w:rsid w:val="00A654A3"/>
    <w:rsid w:val="00A65984"/>
    <w:rsid w:val="00A81A0C"/>
    <w:rsid w:val="00A83331"/>
    <w:rsid w:val="00A8554F"/>
    <w:rsid w:val="00A9000A"/>
    <w:rsid w:val="00AA4EA1"/>
    <w:rsid w:val="00AB1284"/>
    <w:rsid w:val="00AB2D4E"/>
    <w:rsid w:val="00AB589F"/>
    <w:rsid w:val="00AC753D"/>
    <w:rsid w:val="00AD0869"/>
    <w:rsid w:val="00AE1A85"/>
    <w:rsid w:val="00AE6133"/>
    <w:rsid w:val="00AF2405"/>
    <w:rsid w:val="00AF5D41"/>
    <w:rsid w:val="00AF5FAA"/>
    <w:rsid w:val="00AF70E1"/>
    <w:rsid w:val="00AF7678"/>
    <w:rsid w:val="00B10A5A"/>
    <w:rsid w:val="00B11106"/>
    <w:rsid w:val="00B11A15"/>
    <w:rsid w:val="00B12858"/>
    <w:rsid w:val="00B23171"/>
    <w:rsid w:val="00B30410"/>
    <w:rsid w:val="00B372E0"/>
    <w:rsid w:val="00B416D8"/>
    <w:rsid w:val="00B45B3D"/>
    <w:rsid w:val="00B50A03"/>
    <w:rsid w:val="00B52841"/>
    <w:rsid w:val="00B52938"/>
    <w:rsid w:val="00B56E7A"/>
    <w:rsid w:val="00B64A89"/>
    <w:rsid w:val="00B64F47"/>
    <w:rsid w:val="00B677EF"/>
    <w:rsid w:val="00B74E78"/>
    <w:rsid w:val="00B773F7"/>
    <w:rsid w:val="00B77F3E"/>
    <w:rsid w:val="00B80191"/>
    <w:rsid w:val="00B81705"/>
    <w:rsid w:val="00B8576C"/>
    <w:rsid w:val="00B870E6"/>
    <w:rsid w:val="00B96DCB"/>
    <w:rsid w:val="00B9769D"/>
    <w:rsid w:val="00BA29D6"/>
    <w:rsid w:val="00BA2E2D"/>
    <w:rsid w:val="00BB0B94"/>
    <w:rsid w:val="00BB2288"/>
    <w:rsid w:val="00BC3CFE"/>
    <w:rsid w:val="00BC3F12"/>
    <w:rsid w:val="00BD06B5"/>
    <w:rsid w:val="00BE0F24"/>
    <w:rsid w:val="00BE1026"/>
    <w:rsid w:val="00BE628A"/>
    <w:rsid w:val="00BE68B7"/>
    <w:rsid w:val="00BE7F48"/>
    <w:rsid w:val="00BF2917"/>
    <w:rsid w:val="00BF3EBC"/>
    <w:rsid w:val="00BF4B86"/>
    <w:rsid w:val="00BF64C0"/>
    <w:rsid w:val="00C035FA"/>
    <w:rsid w:val="00C147AA"/>
    <w:rsid w:val="00C2223F"/>
    <w:rsid w:val="00C32BFE"/>
    <w:rsid w:val="00C3305E"/>
    <w:rsid w:val="00C35C64"/>
    <w:rsid w:val="00C44938"/>
    <w:rsid w:val="00C44F6B"/>
    <w:rsid w:val="00C460DE"/>
    <w:rsid w:val="00C64719"/>
    <w:rsid w:val="00C65267"/>
    <w:rsid w:val="00C66E96"/>
    <w:rsid w:val="00C72707"/>
    <w:rsid w:val="00C73EE0"/>
    <w:rsid w:val="00C752F1"/>
    <w:rsid w:val="00C86911"/>
    <w:rsid w:val="00C910A7"/>
    <w:rsid w:val="00C94FBF"/>
    <w:rsid w:val="00C97651"/>
    <w:rsid w:val="00CA0DE3"/>
    <w:rsid w:val="00CA689F"/>
    <w:rsid w:val="00CA7152"/>
    <w:rsid w:val="00CC0BF8"/>
    <w:rsid w:val="00CC1482"/>
    <w:rsid w:val="00CC4F8B"/>
    <w:rsid w:val="00CC5FFB"/>
    <w:rsid w:val="00CC60FC"/>
    <w:rsid w:val="00CD7D83"/>
    <w:rsid w:val="00CE2FD8"/>
    <w:rsid w:val="00CE394F"/>
    <w:rsid w:val="00CE3DAE"/>
    <w:rsid w:val="00CE744F"/>
    <w:rsid w:val="00CE794C"/>
    <w:rsid w:val="00CF1FB8"/>
    <w:rsid w:val="00CF72CE"/>
    <w:rsid w:val="00D05F1C"/>
    <w:rsid w:val="00D06D92"/>
    <w:rsid w:val="00D13982"/>
    <w:rsid w:val="00D15B28"/>
    <w:rsid w:val="00D16F4C"/>
    <w:rsid w:val="00D17350"/>
    <w:rsid w:val="00D26841"/>
    <w:rsid w:val="00D27FAA"/>
    <w:rsid w:val="00D37E72"/>
    <w:rsid w:val="00D472B3"/>
    <w:rsid w:val="00D4744B"/>
    <w:rsid w:val="00D50E1F"/>
    <w:rsid w:val="00D57091"/>
    <w:rsid w:val="00D65C96"/>
    <w:rsid w:val="00D737E0"/>
    <w:rsid w:val="00D842CD"/>
    <w:rsid w:val="00D876CD"/>
    <w:rsid w:val="00D94071"/>
    <w:rsid w:val="00D95C8C"/>
    <w:rsid w:val="00DA2566"/>
    <w:rsid w:val="00DA389B"/>
    <w:rsid w:val="00DB08B9"/>
    <w:rsid w:val="00DB090E"/>
    <w:rsid w:val="00DB1B96"/>
    <w:rsid w:val="00DB2B14"/>
    <w:rsid w:val="00DB2E3F"/>
    <w:rsid w:val="00DB3861"/>
    <w:rsid w:val="00DB7118"/>
    <w:rsid w:val="00DB7B68"/>
    <w:rsid w:val="00DC28D5"/>
    <w:rsid w:val="00DD213F"/>
    <w:rsid w:val="00DD3548"/>
    <w:rsid w:val="00DD3907"/>
    <w:rsid w:val="00DE20FC"/>
    <w:rsid w:val="00DE357A"/>
    <w:rsid w:val="00DE5621"/>
    <w:rsid w:val="00DF2E30"/>
    <w:rsid w:val="00DF3A13"/>
    <w:rsid w:val="00DF3B75"/>
    <w:rsid w:val="00E00084"/>
    <w:rsid w:val="00E00688"/>
    <w:rsid w:val="00E00FB4"/>
    <w:rsid w:val="00E02416"/>
    <w:rsid w:val="00E10042"/>
    <w:rsid w:val="00E1338C"/>
    <w:rsid w:val="00E17E29"/>
    <w:rsid w:val="00E20E65"/>
    <w:rsid w:val="00E2273E"/>
    <w:rsid w:val="00E25969"/>
    <w:rsid w:val="00E325CA"/>
    <w:rsid w:val="00E37DB2"/>
    <w:rsid w:val="00E41CAF"/>
    <w:rsid w:val="00E44037"/>
    <w:rsid w:val="00E47127"/>
    <w:rsid w:val="00E51047"/>
    <w:rsid w:val="00E5308B"/>
    <w:rsid w:val="00E56309"/>
    <w:rsid w:val="00E579C5"/>
    <w:rsid w:val="00E64DCE"/>
    <w:rsid w:val="00E70127"/>
    <w:rsid w:val="00E71852"/>
    <w:rsid w:val="00E7272B"/>
    <w:rsid w:val="00E7476F"/>
    <w:rsid w:val="00E8455E"/>
    <w:rsid w:val="00E862F7"/>
    <w:rsid w:val="00E874E7"/>
    <w:rsid w:val="00E90E40"/>
    <w:rsid w:val="00E90E68"/>
    <w:rsid w:val="00E928AC"/>
    <w:rsid w:val="00E956B7"/>
    <w:rsid w:val="00E96D2B"/>
    <w:rsid w:val="00E96DF8"/>
    <w:rsid w:val="00EA27BE"/>
    <w:rsid w:val="00EA2CDE"/>
    <w:rsid w:val="00EA3A78"/>
    <w:rsid w:val="00EA6F18"/>
    <w:rsid w:val="00EA734B"/>
    <w:rsid w:val="00EB0687"/>
    <w:rsid w:val="00EB144B"/>
    <w:rsid w:val="00EB1FCF"/>
    <w:rsid w:val="00EB3723"/>
    <w:rsid w:val="00EB4EA7"/>
    <w:rsid w:val="00EC4F46"/>
    <w:rsid w:val="00EC6C16"/>
    <w:rsid w:val="00ED0FB5"/>
    <w:rsid w:val="00ED64AC"/>
    <w:rsid w:val="00EE151A"/>
    <w:rsid w:val="00EF27B9"/>
    <w:rsid w:val="00EF4A7C"/>
    <w:rsid w:val="00EF705C"/>
    <w:rsid w:val="00F14037"/>
    <w:rsid w:val="00F20261"/>
    <w:rsid w:val="00F22E6B"/>
    <w:rsid w:val="00F2585F"/>
    <w:rsid w:val="00F262C7"/>
    <w:rsid w:val="00F32E71"/>
    <w:rsid w:val="00F358AA"/>
    <w:rsid w:val="00F42AA3"/>
    <w:rsid w:val="00F47548"/>
    <w:rsid w:val="00F51301"/>
    <w:rsid w:val="00F518C6"/>
    <w:rsid w:val="00F56FFD"/>
    <w:rsid w:val="00F570FC"/>
    <w:rsid w:val="00F60B62"/>
    <w:rsid w:val="00F62A3A"/>
    <w:rsid w:val="00F66AAD"/>
    <w:rsid w:val="00F739A0"/>
    <w:rsid w:val="00F80F44"/>
    <w:rsid w:val="00F843B4"/>
    <w:rsid w:val="00F9298B"/>
    <w:rsid w:val="00FA21C8"/>
    <w:rsid w:val="00FA2F0B"/>
    <w:rsid w:val="00FA40DB"/>
    <w:rsid w:val="00FA522B"/>
    <w:rsid w:val="00FA61C5"/>
    <w:rsid w:val="00FA6A2C"/>
    <w:rsid w:val="00FB3892"/>
    <w:rsid w:val="00FB3C56"/>
    <w:rsid w:val="00FB564D"/>
    <w:rsid w:val="00FC161B"/>
    <w:rsid w:val="00FC4554"/>
    <w:rsid w:val="00FD4130"/>
    <w:rsid w:val="00FD4E39"/>
    <w:rsid w:val="00FF22DE"/>
    <w:rsid w:val="00FF6AE4"/>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metricconverter"/>
  <w:shapeDefaults>
    <o:shapedefaults v:ext="edit" spidmax="2049"/>
    <o:shapelayout v:ext="edit">
      <o:idmap v:ext="edit" data="1"/>
    </o:shapelayout>
  </w:shapeDefaults>
  <w:decimalSymbol w:val=","/>
  <w:listSeparator w:val=";"/>
  <w14:docId w14:val="22C97DAD"/>
  <w15:chartTrackingRefBased/>
  <w15:docId w15:val="{112E40E9-4BBB-41FF-853B-F5E3257552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tr-TR" w:eastAsia="tr-TR"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header" w:uiPriority="99"/>
    <w:lsdException w:name="footer" w:uiPriority="99"/>
    <w:lsdException w:name="caption" w:semiHidden="1" w:unhideWhenUsed="1" w:qFormat="1"/>
    <w:lsdException w:name="footnote reference" w:uiPriority="99"/>
    <w:lsdException w:name="Title" w:qFormat="1"/>
    <w:lsdException w:name="Subtitle" w:qFormat="1"/>
    <w:lsdException w:name="Strong" w:uiPriority="22"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83F56"/>
  </w:style>
  <w:style w:type="paragraph" w:styleId="Balk1">
    <w:name w:val="heading 1"/>
    <w:basedOn w:val="Normal"/>
    <w:next w:val="Normal"/>
    <w:link w:val="Balk1Char"/>
    <w:qFormat/>
    <w:rsid w:val="00A83331"/>
    <w:pPr>
      <w:keepNext/>
      <w:numPr>
        <w:numId w:val="11"/>
      </w:numPr>
      <w:spacing w:before="240" w:after="60"/>
      <w:outlineLvl w:val="0"/>
    </w:pPr>
    <w:rPr>
      <w:rFonts w:ascii="Arial" w:hAnsi="Arial" w:cs="Arial"/>
      <w:b/>
      <w:bCs/>
      <w:kern w:val="32"/>
      <w:sz w:val="32"/>
      <w:szCs w:val="32"/>
    </w:rPr>
  </w:style>
  <w:style w:type="paragraph" w:styleId="Balk2">
    <w:name w:val="heading 2"/>
    <w:basedOn w:val="Normal"/>
    <w:next w:val="Normal"/>
    <w:qFormat/>
    <w:rsid w:val="00383F56"/>
    <w:pPr>
      <w:keepNext/>
      <w:jc w:val="both"/>
      <w:outlineLvl w:val="1"/>
    </w:pPr>
    <w:rPr>
      <w:i/>
      <w:sz w:val="24"/>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Stil1">
    <w:name w:val="Stil1"/>
    <w:basedOn w:val="mikroana2baslik0"/>
    <w:rsid w:val="00165C5B"/>
  </w:style>
  <w:style w:type="paragraph" w:customStyle="1" w:styleId="Mikroanabaslik">
    <w:name w:val="Mikro anabaslik"/>
    <w:basedOn w:val="Balk1"/>
    <w:rsid w:val="00A83331"/>
    <w:pPr>
      <w:spacing w:before="120" w:after="240" w:line="360" w:lineRule="auto"/>
      <w:jc w:val="both"/>
    </w:pPr>
    <w:rPr>
      <w:rFonts w:ascii="Times New Roman" w:hAnsi="Times New Roman" w:cs="Times New Roman"/>
      <w:bCs w:val="0"/>
      <w:kern w:val="0"/>
      <w:sz w:val="24"/>
      <w:szCs w:val="20"/>
    </w:rPr>
  </w:style>
  <w:style w:type="paragraph" w:customStyle="1" w:styleId="mikroana2baslik0">
    <w:name w:val="mikro ana2baslik"/>
    <w:basedOn w:val="GvdeMetni"/>
    <w:rsid w:val="00165C5B"/>
    <w:pPr>
      <w:spacing w:before="120"/>
      <w:jc w:val="both"/>
    </w:pPr>
    <w:rPr>
      <w:b/>
    </w:rPr>
  </w:style>
  <w:style w:type="paragraph" w:styleId="GvdeMetni">
    <w:name w:val="Body Text"/>
    <w:basedOn w:val="Normal"/>
    <w:rsid w:val="00165C5B"/>
    <w:pPr>
      <w:spacing w:after="120"/>
    </w:pPr>
  </w:style>
  <w:style w:type="paragraph" w:customStyle="1" w:styleId="mikrogvde">
    <w:name w:val="mikro gövde"/>
    <w:basedOn w:val="GvdeMetni"/>
    <w:rsid w:val="00165C5B"/>
    <w:pPr>
      <w:spacing w:line="360" w:lineRule="auto"/>
      <w:jc w:val="both"/>
    </w:pPr>
  </w:style>
  <w:style w:type="paragraph" w:customStyle="1" w:styleId="mikrometin">
    <w:name w:val="mikro metin"/>
    <w:basedOn w:val="GvdeMetni"/>
    <w:rsid w:val="00165C5B"/>
    <w:pPr>
      <w:spacing w:line="360" w:lineRule="auto"/>
      <w:ind w:firstLine="720"/>
      <w:jc w:val="both"/>
    </w:pPr>
  </w:style>
  <w:style w:type="paragraph" w:customStyle="1" w:styleId="mikro2baslik">
    <w:name w:val="mikro 2.baslik"/>
    <w:basedOn w:val="mikroana2baslik0"/>
    <w:rsid w:val="00165C5B"/>
    <w:pPr>
      <w:numPr>
        <w:numId w:val="5"/>
      </w:numPr>
    </w:pPr>
  </w:style>
  <w:style w:type="paragraph" w:customStyle="1" w:styleId="Mikro1baslik">
    <w:name w:val="Mikro 1.baslik"/>
    <w:basedOn w:val="Mikroblmbaslik"/>
    <w:rsid w:val="00A83331"/>
    <w:pPr>
      <w:numPr>
        <w:numId w:val="6"/>
      </w:numPr>
      <w:spacing w:after="120"/>
    </w:pPr>
  </w:style>
  <w:style w:type="paragraph" w:customStyle="1" w:styleId="mikroana2baslik">
    <w:name w:val="mikro ana2.baslik"/>
    <w:basedOn w:val="GvdeMetni"/>
    <w:rsid w:val="00A83331"/>
    <w:pPr>
      <w:numPr>
        <w:numId w:val="9"/>
      </w:numPr>
      <w:spacing w:before="120" w:line="360" w:lineRule="auto"/>
      <w:jc w:val="both"/>
    </w:pPr>
    <w:rPr>
      <w:b/>
    </w:rPr>
  </w:style>
  <w:style w:type="paragraph" w:customStyle="1" w:styleId="Mikroblmbaslik">
    <w:name w:val="Mikro bölümbaslik"/>
    <w:basedOn w:val="Balk1"/>
    <w:rsid w:val="00A83331"/>
    <w:pPr>
      <w:spacing w:before="120" w:after="240" w:line="360" w:lineRule="auto"/>
      <w:jc w:val="both"/>
    </w:pPr>
    <w:rPr>
      <w:rFonts w:ascii="Times New Roman" w:hAnsi="Times New Roman" w:cs="Times New Roman"/>
      <w:bCs w:val="0"/>
      <w:kern w:val="0"/>
      <w:sz w:val="28"/>
      <w:szCs w:val="20"/>
    </w:rPr>
  </w:style>
  <w:style w:type="paragraph" w:customStyle="1" w:styleId="Mikroblmbaslik0">
    <w:name w:val="Mikro bölüm baslik"/>
    <w:basedOn w:val="Normal"/>
    <w:rsid w:val="00A83331"/>
    <w:pPr>
      <w:spacing w:before="360" w:after="240" w:line="360" w:lineRule="auto"/>
    </w:pPr>
    <w:rPr>
      <w:b/>
      <w:bCs/>
      <w:sz w:val="28"/>
      <w:lang w:val="en-AU"/>
    </w:rPr>
  </w:style>
  <w:style w:type="paragraph" w:customStyle="1" w:styleId="mikro1anbaslik">
    <w:name w:val="mikro 1.anbaslik"/>
    <w:basedOn w:val="Balk1"/>
    <w:rsid w:val="00A83331"/>
    <w:pPr>
      <w:numPr>
        <w:numId w:val="0"/>
      </w:numPr>
      <w:spacing w:after="240" w:line="360" w:lineRule="auto"/>
      <w:jc w:val="both"/>
    </w:pPr>
    <w:rPr>
      <w:rFonts w:ascii="Times New Roman" w:hAnsi="Times New Roman" w:cs="Times New Roman"/>
      <w:kern w:val="0"/>
      <w:sz w:val="28"/>
      <w:szCs w:val="20"/>
    </w:rPr>
  </w:style>
  <w:style w:type="paragraph" w:customStyle="1" w:styleId="mikro2anabaslik">
    <w:name w:val="mikro 2.anabaslik"/>
    <w:basedOn w:val="Normal"/>
    <w:rsid w:val="00A83331"/>
    <w:pPr>
      <w:numPr>
        <w:numId w:val="10"/>
      </w:numPr>
      <w:spacing w:before="120" w:after="120" w:line="360" w:lineRule="auto"/>
    </w:pPr>
    <w:rPr>
      <w:b/>
      <w:bCs/>
      <w:lang w:val="en-AU"/>
    </w:rPr>
  </w:style>
  <w:style w:type="paragraph" w:customStyle="1" w:styleId="mikro3anabaslik">
    <w:name w:val="mikro 3.anabaslik"/>
    <w:basedOn w:val="mikro2anabaslik"/>
    <w:rsid w:val="00A83331"/>
    <w:pPr>
      <w:numPr>
        <w:numId w:val="0"/>
      </w:numPr>
    </w:pPr>
  </w:style>
  <w:style w:type="paragraph" w:styleId="KonuBal">
    <w:name w:val="Title"/>
    <w:basedOn w:val="Normal"/>
    <w:qFormat/>
    <w:rsid w:val="00383F56"/>
    <w:pPr>
      <w:jc w:val="center"/>
    </w:pPr>
    <w:rPr>
      <w:sz w:val="28"/>
    </w:rPr>
  </w:style>
  <w:style w:type="paragraph" w:styleId="AltBilgi">
    <w:name w:val="footer"/>
    <w:basedOn w:val="Normal"/>
    <w:link w:val="AltBilgiChar"/>
    <w:uiPriority w:val="99"/>
    <w:rsid w:val="00383F56"/>
    <w:pPr>
      <w:tabs>
        <w:tab w:val="center" w:pos="4536"/>
        <w:tab w:val="right" w:pos="9072"/>
      </w:tabs>
    </w:pPr>
  </w:style>
  <w:style w:type="character" w:styleId="SayfaNumaras">
    <w:name w:val="page number"/>
    <w:basedOn w:val="VarsaylanParagrafYazTipi"/>
    <w:rsid w:val="00383F56"/>
  </w:style>
  <w:style w:type="paragraph" w:styleId="GvdeMetni2">
    <w:name w:val="Body Text 2"/>
    <w:basedOn w:val="Normal"/>
    <w:rsid w:val="00383F56"/>
    <w:pPr>
      <w:spacing w:after="120" w:line="480" w:lineRule="auto"/>
    </w:pPr>
  </w:style>
  <w:style w:type="paragraph" w:styleId="stBilgi">
    <w:name w:val="header"/>
    <w:basedOn w:val="Normal"/>
    <w:link w:val="stBilgiChar"/>
    <w:uiPriority w:val="99"/>
    <w:rsid w:val="00383F56"/>
    <w:pPr>
      <w:tabs>
        <w:tab w:val="center" w:pos="4536"/>
        <w:tab w:val="right" w:pos="9072"/>
      </w:tabs>
    </w:pPr>
  </w:style>
  <w:style w:type="table" w:styleId="TabloKlavuzu">
    <w:name w:val="Table Grid"/>
    <w:basedOn w:val="NormalTablo"/>
    <w:rsid w:val="00383F5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GvdeMetniGirintisi">
    <w:name w:val="Body Text Indent"/>
    <w:basedOn w:val="Normal"/>
    <w:rsid w:val="00813EFA"/>
    <w:pPr>
      <w:spacing w:after="120"/>
      <w:ind w:left="283"/>
    </w:pPr>
    <w:rPr>
      <w:lang w:val="en-US"/>
    </w:rPr>
  </w:style>
  <w:style w:type="character" w:customStyle="1" w:styleId="a">
    <w:name w:val="a"/>
    <w:basedOn w:val="VarsaylanParagrafYazTipi"/>
    <w:rsid w:val="003D56EE"/>
  </w:style>
  <w:style w:type="character" w:customStyle="1" w:styleId="stBilgiChar">
    <w:name w:val="Üst Bilgi Char"/>
    <w:link w:val="stBilgi"/>
    <w:uiPriority w:val="99"/>
    <w:rsid w:val="00E2273E"/>
    <w:rPr>
      <w:lang w:val="tr-TR" w:eastAsia="tr-TR" w:bidi="ar-SA"/>
    </w:rPr>
  </w:style>
  <w:style w:type="paragraph" w:styleId="ListeParagraf">
    <w:name w:val="List Paragraph"/>
    <w:basedOn w:val="Normal"/>
    <w:uiPriority w:val="34"/>
    <w:qFormat/>
    <w:rsid w:val="00E2273E"/>
    <w:pPr>
      <w:spacing w:after="200" w:line="276" w:lineRule="auto"/>
      <w:ind w:left="720"/>
      <w:contextualSpacing/>
    </w:pPr>
    <w:rPr>
      <w:rFonts w:ascii="Calibri" w:hAnsi="Calibri"/>
      <w:sz w:val="22"/>
      <w:szCs w:val="22"/>
    </w:rPr>
  </w:style>
  <w:style w:type="paragraph" w:styleId="AralkYok">
    <w:name w:val="No Spacing"/>
    <w:qFormat/>
    <w:rsid w:val="00E2273E"/>
    <w:rPr>
      <w:rFonts w:ascii="Calibri" w:eastAsia="Calibri" w:hAnsi="Calibri"/>
      <w:sz w:val="22"/>
      <w:szCs w:val="22"/>
      <w:lang w:eastAsia="en-US"/>
    </w:rPr>
  </w:style>
  <w:style w:type="character" w:styleId="Kpr">
    <w:name w:val="Hyperlink"/>
    <w:rsid w:val="00E2273E"/>
    <w:rPr>
      <w:strike w:val="0"/>
      <w:dstrike w:val="0"/>
      <w:color w:val="0000FF"/>
      <w:u w:val="none"/>
      <w:effect w:val="none"/>
    </w:rPr>
  </w:style>
  <w:style w:type="paragraph" w:styleId="NormalWeb">
    <w:name w:val="Normal (Web)"/>
    <w:basedOn w:val="Normal"/>
    <w:rsid w:val="00E2273E"/>
    <w:pPr>
      <w:spacing w:before="100" w:beforeAutospacing="1" w:after="100" w:afterAutospacing="1"/>
    </w:pPr>
    <w:rPr>
      <w:sz w:val="24"/>
      <w:szCs w:val="24"/>
    </w:rPr>
  </w:style>
  <w:style w:type="character" w:styleId="Vurgu">
    <w:name w:val="Emphasis"/>
    <w:qFormat/>
    <w:rsid w:val="00E2273E"/>
    <w:rPr>
      <w:b/>
      <w:bCs/>
      <w:i w:val="0"/>
      <w:iCs w:val="0"/>
    </w:rPr>
  </w:style>
  <w:style w:type="character" w:customStyle="1" w:styleId="stdnobr">
    <w:name w:val="std nobr"/>
    <w:basedOn w:val="VarsaylanParagrafYazTipi"/>
    <w:rsid w:val="00E2273E"/>
  </w:style>
  <w:style w:type="character" w:styleId="Gl">
    <w:name w:val="Strong"/>
    <w:uiPriority w:val="22"/>
    <w:qFormat/>
    <w:rsid w:val="006B7CA6"/>
    <w:rPr>
      <w:b/>
      <w:bCs/>
    </w:rPr>
  </w:style>
  <w:style w:type="character" w:customStyle="1" w:styleId="AltBilgiChar">
    <w:name w:val="Alt Bilgi Char"/>
    <w:link w:val="AltBilgi"/>
    <w:uiPriority w:val="99"/>
    <w:rsid w:val="00345D9D"/>
  </w:style>
  <w:style w:type="paragraph" w:styleId="DipnotMetni">
    <w:name w:val="footnote text"/>
    <w:basedOn w:val="Normal"/>
    <w:link w:val="DipnotMetniChar"/>
    <w:uiPriority w:val="99"/>
    <w:unhideWhenUsed/>
    <w:rsid w:val="00345D9D"/>
    <w:pPr>
      <w:widowControl w:val="0"/>
      <w:autoSpaceDE w:val="0"/>
      <w:autoSpaceDN w:val="0"/>
    </w:pPr>
    <w:rPr>
      <w:lang w:eastAsia="en-US"/>
    </w:rPr>
  </w:style>
  <w:style w:type="character" w:customStyle="1" w:styleId="DipnotMetniChar">
    <w:name w:val="Dipnot Metni Char"/>
    <w:link w:val="DipnotMetni"/>
    <w:uiPriority w:val="99"/>
    <w:rsid w:val="00345D9D"/>
    <w:rPr>
      <w:lang w:eastAsia="en-US"/>
    </w:rPr>
  </w:style>
  <w:style w:type="character" w:styleId="DipnotBavurusu">
    <w:name w:val="footnote reference"/>
    <w:uiPriority w:val="99"/>
    <w:unhideWhenUsed/>
    <w:rsid w:val="00345D9D"/>
    <w:rPr>
      <w:vertAlign w:val="superscript"/>
    </w:rPr>
  </w:style>
  <w:style w:type="paragraph" w:styleId="BalonMetni">
    <w:name w:val="Balloon Text"/>
    <w:basedOn w:val="Normal"/>
    <w:link w:val="BalonMetniChar"/>
    <w:rsid w:val="00B45B3D"/>
    <w:rPr>
      <w:rFonts w:ascii="Segoe UI" w:hAnsi="Segoe UI" w:cs="Segoe UI"/>
      <w:sz w:val="18"/>
      <w:szCs w:val="18"/>
    </w:rPr>
  </w:style>
  <w:style w:type="character" w:customStyle="1" w:styleId="BalonMetniChar">
    <w:name w:val="Balon Metni Char"/>
    <w:basedOn w:val="VarsaylanParagrafYazTipi"/>
    <w:link w:val="BalonMetni"/>
    <w:rsid w:val="00B45B3D"/>
    <w:rPr>
      <w:rFonts w:ascii="Segoe UI" w:hAnsi="Segoe UI" w:cs="Segoe UI"/>
      <w:sz w:val="18"/>
      <w:szCs w:val="18"/>
    </w:rPr>
  </w:style>
  <w:style w:type="character" w:customStyle="1" w:styleId="Balk1Char">
    <w:name w:val="Başlık 1 Char"/>
    <w:basedOn w:val="VarsaylanParagrafYazTipi"/>
    <w:link w:val="Balk1"/>
    <w:rsid w:val="003F7BD0"/>
    <w:rPr>
      <w:rFonts w:ascii="Arial" w:hAnsi="Arial" w:cs="Arial"/>
      <w:b/>
      <w:bCs/>
      <w:kern w:val="32"/>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51563089">
      <w:bodyDiv w:val="1"/>
      <w:marLeft w:val="0"/>
      <w:marRight w:val="0"/>
      <w:marTop w:val="0"/>
      <w:marBottom w:val="0"/>
      <w:divBdr>
        <w:top w:val="none" w:sz="0" w:space="0" w:color="auto"/>
        <w:left w:val="none" w:sz="0" w:space="0" w:color="auto"/>
        <w:bottom w:val="none" w:sz="0" w:space="0" w:color="auto"/>
        <w:right w:val="none" w:sz="0" w:space="0" w:color="auto"/>
      </w:divBdr>
      <w:divsChild>
        <w:div w:id="43600703">
          <w:marLeft w:val="0"/>
          <w:marRight w:val="0"/>
          <w:marTop w:val="0"/>
          <w:marBottom w:val="0"/>
          <w:divBdr>
            <w:top w:val="none" w:sz="0" w:space="0" w:color="auto"/>
            <w:left w:val="none" w:sz="0" w:space="0" w:color="auto"/>
            <w:bottom w:val="none" w:sz="0" w:space="0" w:color="auto"/>
            <w:right w:val="none" w:sz="0" w:space="0" w:color="auto"/>
          </w:divBdr>
          <w:divsChild>
            <w:div w:id="549541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24833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tr.wikipedia.org/wiki/Anaerobik"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tr.wikipedia.org/wiki/Adenozin_trifosfat"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tr.wikipedia.org/wiki/Glikoliz"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tr.wikipedia.org/wiki/Oksidatif_fosforilasyon" TargetMode="External"/><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3" Type="http://schemas.openxmlformats.org/officeDocument/2006/relationships/hyperlink" Target="https://dergipark.org.tr/tr/pub/ausbyd" TargetMode="External"/><Relationship Id="rId2" Type="http://schemas.openxmlformats.org/officeDocument/2006/relationships/image" Target="media/image3.png"/><Relationship Id="rId1" Type="http://schemas.openxmlformats.org/officeDocument/2006/relationships/image" Target="media/image2.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FE2AAC-C536-489B-8749-5E3C6119EA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5398</Words>
  <Characters>30771</Characters>
  <Application>Microsoft Office Word</Application>
  <DocSecurity>0</DocSecurity>
  <Lines>256</Lines>
  <Paragraphs>72</Paragraphs>
  <ScaleCrop>false</ScaleCrop>
  <HeadingPairs>
    <vt:vector size="2" baseType="variant">
      <vt:variant>
        <vt:lpstr>Konu Başlığı</vt:lpstr>
      </vt:variant>
      <vt:variant>
        <vt:i4>1</vt:i4>
      </vt:variant>
    </vt:vector>
  </HeadingPairs>
  <TitlesOfParts>
    <vt:vector size="1" baseType="lpstr">
      <vt:lpstr>Beslenme</vt:lpstr>
    </vt:vector>
  </TitlesOfParts>
  <Company>İstanbul Teknik Üniversitesi</Company>
  <LinksUpToDate>false</LinksUpToDate>
  <CharactersWithSpaces>36097</CharactersWithSpaces>
  <SharedDoc>false</SharedDoc>
  <HLinks>
    <vt:vector size="36" baseType="variant">
      <vt:variant>
        <vt:i4>5570595</vt:i4>
      </vt:variant>
      <vt:variant>
        <vt:i4>12</vt:i4>
      </vt:variant>
      <vt:variant>
        <vt:i4>0</vt:i4>
      </vt:variant>
      <vt:variant>
        <vt:i4>5</vt:i4>
      </vt:variant>
      <vt:variant>
        <vt:lpwstr>http://tr.wikipedia.org/wiki/Adenozin_trifosfat</vt:lpwstr>
      </vt:variant>
      <vt:variant>
        <vt:lpwstr/>
      </vt:variant>
      <vt:variant>
        <vt:i4>393282</vt:i4>
      </vt:variant>
      <vt:variant>
        <vt:i4>9</vt:i4>
      </vt:variant>
      <vt:variant>
        <vt:i4>0</vt:i4>
      </vt:variant>
      <vt:variant>
        <vt:i4>5</vt:i4>
      </vt:variant>
      <vt:variant>
        <vt:lpwstr>http://tr.wikipedia.org/wiki/Glikoliz</vt:lpwstr>
      </vt:variant>
      <vt:variant>
        <vt:lpwstr/>
      </vt:variant>
      <vt:variant>
        <vt:i4>65655</vt:i4>
      </vt:variant>
      <vt:variant>
        <vt:i4>6</vt:i4>
      </vt:variant>
      <vt:variant>
        <vt:i4>0</vt:i4>
      </vt:variant>
      <vt:variant>
        <vt:i4>5</vt:i4>
      </vt:variant>
      <vt:variant>
        <vt:lpwstr>http://tr.wikipedia.org/wiki/Oksidatif_fosforilasyon</vt:lpwstr>
      </vt:variant>
      <vt:variant>
        <vt:lpwstr/>
      </vt:variant>
      <vt:variant>
        <vt:i4>7667748</vt:i4>
      </vt:variant>
      <vt:variant>
        <vt:i4>3</vt:i4>
      </vt:variant>
      <vt:variant>
        <vt:i4>0</vt:i4>
      </vt:variant>
      <vt:variant>
        <vt:i4>5</vt:i4>
      </vt:variant>
      <vt:variant>
        <vt:lpwstr>http://tr.wikipedia.org/wiki/Anaerobik</vt:lpwstr>
      </vt:variant>
      <vt:variant>
        <vt:lpwstr/>
      </vt:variant>
      <vt:variant>
        <vt:i4>1900638</vt:i4>
      </vt:variant>
      <vt:variant>
        <vt:i4>0</vt:i4>
      </vt:variant>
      <vt:variant>
        <vt:i4>0</vt:i4>
      </vt:variant>
      <vt:variant>
        <vt:i4>5</vt:i4>
      </vt:variant>
      <vt:variant>
        <vt:lpwstr>https://doi.org/10.1172/jci.insight.94416</vt:lpwstr>
      </vt:variant>
      <vt:variant>
        <vt:lpwstr/>
      </vt:variant>
      <vt:variant>
        <vt:i4>1441804</vt:i4>
      </vt:variant>
      <vt:variant>
        <vt:i4>6</vt:i4>
      </vt:variant>
      <vt:variant>
        <vt:i4>0</vt:i4>
      </vt:variant>
      <vt:variant>
        <vt:i4>5</vt:i4>
      </vt:variant>
      <vt:variant>
        <vt:lpwstr>https://dergipark.org.tr/tr/pub/sby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eslenme</dc:title>
  <dc:subject/>
  <dc:creator>Dilek Heperkan</dc:creator>
  <cp:keywords/>
  <dc:description/>
  <cp:lastModifiedBy>Fatih ŞENOL</cp:lastModifiedBy>
  <cp:revision>2</cp:revision>
  <cp:lastPrinted>2023-03-29T08:41:00Z</cp:lastPrinted>
  <dcterms:created xsi:type="dcterms:W3CDTF">2023-04-18T07:57:00Z</dcterms:created>
  <dcterms:modified xsi:type="dcterms:W3CDTF">2023-04-18T07:57:00Z</dcterms:modified>
</cp:coreProperties>
</file>